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6C71E810" w:rsidR="007002AE" w:rsidRDefault="007002AE" w:rsidP="007002AE">
      <w:pPr>
        <w:pStyle w:val="Heading1"/>
        <w:jc w:val="center"/>
      </w:pPr>
      <w:bookmarkStart w:id="0" w:name="_Toc57443003"/>
      <w:r>
        <w:t>Data Analysis and Power Simulations with General Linear Mixed Modelling for Psychophysical Data – A Practical</w:t>
      </w:r>
      <w:r w:rsidR="00334EE5">
        <w:t>,</w:t>
      </w:r>
      <w:r>
        <w:t xml:space="preserve"> R-Based Guide</w:t>
      </w:r>
      <w:bookmarkEnd w:id="0"/>
    </w:p>
    <w:p w14:paraId="6FD68FAD" w14:textId="1552D796" w:rsidR="008D5416" w:rsidRDefault="008D5416" w:rsidP="008D5416"/>
    <w:p w14:paraId="26255329" w14:textId="00F4122E" w:rsidR="008D5416" w:rsidRDefault="008D5416" w:rsidP="008D5416"/>
    <w:sdt>
      <w:sdtPr>
        <w:rPr>
          <w:rFonts w:asciiTheme="minorHAnsi" w:eastAsiaTheme="minorHAnsi" w:hAnsiTheme="minorHAnsi" w:cstheme="minorBidi"/>
          <w:color w:val="auto"/>
          <w:sz w:val="22"/>
          <w:szCs w:val="22"/>
        </w:rPr>
        <w:id w:val="-1844707949"/>
        <w:docPartObj>
          <w:docPartGallery w:val="Table of Contents"/>
          <w:docPartUnique/>
        </w:docPartObj>
      </w:sdtPr>
      <w:sdtEndPr>
        <w:rPr>
          <w:b/>
          <w:bCs/>
          <w:noProof/>
        </w:rPr>
      </w:sdtEndPr>
      <w:sdtContent>
        <w:p w14:paraId="269A63F6" w14:textId="4E695A55" w:rsidR="008D5416" w:rsidRDefault="008D5416">
          <w:pPr>
            <w:pStyle w:val="TOCHeading"/>
          </w:pPr>
          <w:r>
            <w:t>Contents</w:t>
          </w:r>
        </w:p>
        <w:p w14:paraId="356B8564" w14:textId="4F125167" w:rsidR="00360778" w:rsidRDefault="008D5416" w:rsidP="00AF7DB1">
          <w:pPr>
            <w:pStyle w:val="TOC1"/>
            <w:tabs>
              <w:tab w:val="right" w:leader="dot" w:pos="9350"/>
            </w:tabs>
            <w:rPr>
              <w:rFonts w:eastAsiaTheme="minorEastAsia"/>
              <w:noProof/>
            </w:rPr>
          </w:pPr>
          <w:r>
            <w:fldChar w:fldCharType="begin"/>
          </w:r>
          <w:r>
            <w:instrText xml:space="preserve"> TOC \o "1-3" \h \z \u </w:instrText>
          </w:r>
          <w:r>
            <w:fldChar w:fldCharType="separate"/>
          </w:r>
        </w:p>
        <w:p w14:paraId="78E91362" w14:textId="07E9ACA7" w:rsidR="00360778" w:rsidRDefault="00360778">
          <w:pPr>
            <w:pStyle w:val="TOC1"/>
            <w:tabs>
              <w:tab w:val="right" w:leader="dot" w:pos="9350"/>
            </w:tabs>
            <w:rPr>
              <w:rFonts w:eastAsiaTheme="minorEastAsia"/>
              <w:noProof/>
            </w:rPr>
          </w:pPr>
          <w:hyperlink w:anchor="_Toc57443005" w:history="1">
            <w:r w:rsidRPr="00460831">
              <w:rPr>
                <w:rStyle w:val="Hyperlink"/>
                <w:noProof/>
              </w:rPr>
              <w:t>Introduction</w:t>
            </w:r>
            <w:r>
              <w:rPr>
                <w:noProof/>
                <w:webHidden/>
              </w:rPr>
              <w:tab/>
            </w:r>
            <w:r>
              <w:rPr>
                <w:noProof/>
                <w:webHidden/>
              </w:rPr>
              <w:fldChar w:fldCharType="begin"/>
            </w:r>
            <w:r>
              <w:rPr>
                <w:noProof/>
                <w:webHidden/>
              </w:rPr>
              <w:instrText xml:space="preserve"> PAGEREF _Toc57443005 \h </w:instrText>
            </w:r>
            <w:r>
              <w:rPr>
                <w:noProof/>
                <w:webHidden/>
              </w:rPr>
            </w:r>
            <w:r>
              <w:rPr>
                <w:noProof/>
                <w:webHidden/>
              </w:rPr>
              <w:fldChar w:fldCharType="separate"/>
            </w:r>
            <w:r w:rsidR="00E01B44">
              <w:rPr>
                <w:noProof/>
                <w:webHidden/>
              </w:rPr>
              <w:t>2</w:t>
            </w:r>
            <w:r>
              <w:rPr>
                <w:noProof/>
                <w:webHidden/>
              </w:rPr>
              <w:fldChar w:fldCharType="end"/>
            </w:r>
          </w:hyperlink>
        </w:p>
        <w:p w14:paraId="20999070" w14:textId="21D983F7" w:rsidR="00360778" w:rsidRDefault="00360778">
          <w:pPr>
            <w:pStyle w:val="TOC1"/>
            <w:tabs>
              <w:tab w:val="right" w:leader="dot" w:pos="9350"/>
            </w:tabs>
            <w:rPr>
              <w:rFonts w:eastAsiaTheme="minorEastAsia"/>
              <w:noProof/>
            </w:rPr>
          </w:pPr>
          <w:hyperlink w:anchor="_Toc57443006" w:history="1">
            <w:r w:rsidRPr="00460831">
              <w:rPr>
                <w:rStyle w:val="Hyperlink"/>
                <w:noProof/>
              </w:rPr>
              <w:t>Simulating Psychophysical Data</w:t>
            </w:r>
            <w:r>
              <w:rPr>
                <w:noProof/>
                <w:webHidden/>
              </w:rPr>
              <w:tab/>
            </w:r>
            <w:r>
              <w:rPr>
                <w:noProof/>
                <w:webHidden/>
              </w:rPr>
              <w:fldChar w:fldCharType="begin"/>
            </w:r>
            <w:r>
              <w:rPr>
                <w:noProof/>
                <w:webHidden/>
              </w:rPr>
              <w:instrText xml:space="preserve"> PAGEREF _Toc57443006 \h </w:instrText>
            </w:r>
            <w:r>
              <w:rPr>
                <w:noProof/>
                <w:webHidden/>
              </w:rPr>
            </w:r>
            <w:r>
              <w:rPr>
                <w:noProof/>
                <w:webHidden/>
              </w:rPr>
              <w:fldChar w:fldCharType="separate"/>
            </w:r>
            <w:r w:rsidR="00E01B44">
              <w:rPr>
                <w:noProof/>
                <w:webHidden/>
              </w:rPr>
              <w:t>4</w:t>
            </w:r>
            <w:r>
              <w:rPr>
                <w:noProof/>
                <w:webHidden/>
              </w:rPr>
              <w:fldChar w:fldCharType="end"/>
            </w:r>
          </w:hyperlink>
        </w:p>
        <w:p w14:paraId="3E46D9A7" w14:textId="482B469E" w:rsidR="00360778" w:rsidRDefault="00360778">
          <w:pPr>
            <w:pStyle w:val="TOC2"/>
            <w:tabs>
              <w:tab w:val="right" w:leader="dot" w:pos="9350"/>
            </w:tabs>
            <w:rPr>
              <w:rFonts w:eastAsiaTheme="minorEastAsia"/>
              <w:noProof/>
            </w:rPr>
          </w:pPr>
          <w:hyperlink w:anchor="_Toc57443007" w:history="1">
            <w:r w:rsidRPr="00460831">
              <w:rPr>
                <w:rStyle w:val="Hyperlink"/>
                <w:noProof/>
              </w:rPr>
              <w:t>Required values</w:t>
            </w:r>
            <w:r>
              <w:rPr>
                <w:noProof/>
                <w:webHidden/>
              </w:rPr>
              <w:tab/>
            </w:r>
            <w:r>
              <w:rPr>
                <w:noProof/>
                <w:webHidden/>
              </w:rPr>
              <w:fldChar w:fldCharType="begin"/>
            </w:r>
            <w:r>
              <w:rPr>
                <w:noProof/>
                <w:webHidden/>
              </w:rPr>
              <w:instrText xml:space="preserve"> PAGEREF _Toc57443007 \h </w:instrText>
            </w:r>
            <w:r>
              <w:rPr>
                <w:noProof/>
                <w:webHidden/>
              </w:rPr>
            </w:r>
            <w:r>
              <w:rPr>
                <w:noProof/>
                <w:webHidden/>
              </w:rPr>
              <w:fldChar w:fldCharType="separate"/>
            </w:r>
            <w:r w:rsidR="00E01B44">
              <w:rPr>
                <w:noProof/>
                <w:webHidden/>
              </w:rPr>
              <w:t>4</w:t>
            </w:r>
            <w:r>
              <w:rPr>
                <w:noProof/>
                <w:webHidden/>
              </w:rPr>
              <w:fldChar w:fldCharType="end"/>
            </w:r>
          </w:hyperlink>
        </w:p>
        <w:p w14:paraId="3F18A1A7" w14:textId="3B350983" w:rsidR="00360778" w:rsidRDefault="00360778">
          <w:pPr>
            <w:pStyle w:val="TOC2"/>
            <w:tabs>
              <w:tab w:val="right" w:leader="dot" w:pos="9350"/>
            </w:tabs>
            <w:rPr>
              <w:rFonts w:eastAsiaTheme="minorEastAsia"/>
              <w:noProof/>
            </w:rPr>
          </w:pPr>
          <w:hyperlink w:anchor="_Toc57443008" w:history="1">
            <w:r w:rsidRPr="00460831">
              <w:rPr>
                <w:rStyle w:val="Hyperlink"/>
                <w:noProof/>
              </w:rPr>
              <w:t>Extracting the parameters from existing data</w:t>
            </w:r>
            <w:r>
              <w:rPr>
                <w:noProof/>
                <w:webHidden/>
              </w:rPr>
              <w:tab/>
            </w:r>
            <w:r>
              <w:rPr>
                <w:noProof/>
                <w:webHidden/>
              </w:rPr>
              <w:fldChar w:fldCharType="begin"/>
            </w:r>
            <w:r>
              <w:rPr>
                <w:noProof/>
                <w:webHidden/>
              </w:rPr>
              <w:instrText xml:space="preserve"> PAGEREF _Toc57443008 \h </w:instrText>
            </w:r>
            <w:r>
              <w:rPr>
                <w:noProof/>
                <w:webHidden/>
              </w:rPr>
            </w:r>
            <w:r>
              <w:rPr>
                <w:noProof/>
                <w:webHidden/>
              </w:rPr>
              <w:fldChar w:fldCharType="separate"/>
            </w:r>
            <w:r w:rsidR="00E01B44">
              <w:rPr>
                <w:noProof/>
                <w:webHidden/>
              </w:rPr>
              <w:t>6</w:t>
            </w:r>
            <w:r>
              <w:rPr>
                <w:noProof/>
                <w:webHidden/>
              </w:rPr>
              <w:fldChar w:fldCharType="end"/>
            </w:r>
          </w:hyperlink>
        </w:p>
        <w:p w14:paraId="2EFE502C" w14:textId="2304F2AE" w:rsidR="00360778" w:rsidRDefault="00360778">
          <w:pPr>
            <w:pStyle w:val="TOC2"/>
            <w:tabs>
              <w:tab w:val="right" w:leader="dot" w:pos="9350"/>
            </w:tabs>
            <w:rPr>
              <w:rFonts w:eastAsiaTheme="minorEastAsia"/>
              <w:noProof/>
            </w:rPr>
          </w:pPr>
          <w:hyperlink w:anchor="_Toc57443009" w:history="1">
            <w:r w:rsidRPr="00460831">
              <w:rPr>
                <w:rStyle w:val="Hyperlink"/>
                <w:noProof/>
              </w:rPr>
              <w:t>Simulating the Data</w:t>
            </w:r>
            <w:r>
              <w:rPr>
                <w:noProof/>
                <w:webHidden/>
              </w:rPr>
              <w:tab/>
            </w:r>
            <w:r>
              <w:rPr>
                <w:noProof/>
                <w:webHidden/>
              </w:rPr>
              <w:fldChar w:fldCharType="begin"/>
            </w:r>
            <w:r>
              <w:rPr>
                <w:noProof/>
                <w:webHidden/>
              </w:rPr>
              <w:instrText xml:space="preserve"> PAGEREF _Toc57443009 \h </w:instrText>
            </w:r>
            <w:r>
              <w:rPr>
                <w:noProof/>
                <w:webHidden/>
              </w:rPr>
            </w:r>
            <w:r>
              <w:rPr>
                <w:noProof/>
                <w:webHidden/>
              </w:rPr>
              <w:fldChar w:fldCharType="separate"/>
            </w:r>
            <w:r w:rsidR="00E01B44">
              <w:rPr>
                <w:noProof/>
                <w:webHidden/>
              </w:rPr>
              <w:t>9</w:t>
            </w:r>
            <w:r>
              <w:rPr>
                <w:noProof/>
                <w:webHidden/>
              </w:rPr>
              <w:fldChar w:fldCharType="end"/>
            </w:r>
          </w:hyperlink>
        </w:p>
        <w:p w14:paraId="6D566CEA" w14:textId="6E3595B5" w:rsidR="00360778" w:rsidRDefault="00360778">
          <w:pPr>
            <w:pStyle w:val="TOC1"/>
            <w:tabs>
              <w:tab w:val="right" w:leader="dot" w:pos="9350"/>
            </w:tabs>
            <w:rPr>
              <w:rFonts w:eastAsiaTheme="minorEastAsia"/>
              <w:noProof/>
            </w:rPr>
          </w:pPr>
          <w:hyperlink w:anchor="_Toc57443010" w:history="1">
            <w:r w:rsidRPr="00460831">
              <w:rPr>
                <w:rStyle w:val="Hyperlink"/>
                <w:noProof/>
              </w:rPr>
              <w:t>Analyzing Psychophysical Data</w:t>
            </w:r>
            <w:r>
              <w:rPr>
                <w:noProof/>
                <w:webHidden/>
              </w:rPr>
              <w:tab/>
            </w:r>
            <w:r>
              <w:rPr>
                <w:noProof/>
                <w:webHidden/>
              </w:rPr>
              <w:fldChar w:fldCharType="begin"/>
            </w:r>
            <w:r>
              <w:rPr>
                <w:noProof/>
                <w:webHidden/>
              </w:rPr>
              <w:instrText xml:space="preserve"> PAGEREF _Toc57443010 \h </w:instrText>
            </w:r>
            <w:r>
              <w:rPr>
                <w:noProof/>
                <w:webHidden/>
              </w:rPr>
            </w:r>
            <w:r>
              <w:rPr>
                <w:noProof/>
                <w:webHidden/>
              </w:rPr>
              <w:fldChar w:fldCharType="separate"/>
            </w:r>
            <w:r w:rsidR="00E01B44">
              <w:rPr>
                <w:noProof/>
                <w:webHidden/>
              </w:rPr>
              <w:t>12</w:t>
            </w:r>
            <w:r>
              <w:rPr>
                <w:noProof/>
                <w:webHidden/>
              </w:rPr>
              <w:fldChar w:fldCharType="end"/>
            </w:r>
          </w:hyperlink>
        </w:p>
        <w:p w14:paraId="279D5168" w14:textId="300D01C5" w:rsidR="00360778" w:rsidRDefault="00360778">
          <w:pPr>
            <w:pStyle w:val="TOC2"/>
            <w:tabs>
              <w:tab w:val="right" w:leader="dot" w:pos="9350"/>
            </w:tabs>
            <w:rPr>
              <w:rFonts w:eastAsiaTheme="minorEastAsia"/>
              <w:noProof/>
            </w:rPr>
          </w:pPr>
          <w:hyperlink w:anchor="_Toc57443011" w:history="1">
            <w:r w:rsidRPr="00460831">
              <w:rPr>
                <w:rStyle w:val="Hyperlink"/>
                <w:noProof/>
              </w:rPr>
              <w:t>Two-Step Approach</w:t>
            </w:r>
            <w:r>
              <w:rPr>
                <w:noProof/>
                <w:webHidden/>
              </w:rPr>
              <w:tab/>
            </w:r>
            <w:r>
              <w:rPr>
                <w:noProof/>
                <w:webHidden/>
              </w:rPr>
              <w:fldChar w:fldCharType="begin"/>
            </w:r>
            <w:r>
              <w:rPr>
                <w:noProof/>
                <w:webHidden/>
              </w:rPr>
              <w:instrText xml:space="preserve"> PAGEREF _Toc57443011 \h </w:instrText>
            </w:r>
            <w:r>
              <w:rPr>
                <w:noProof/>
                <w:webHidden/>
              </w:rPr>
            </w:r>
            <w:r>
              <w:rPr>
                <w:noProof/>
                <w:webHidden/>
              </w:rPr>
              <w:fldChar w:fldCharType="separate"/>
            </w:r>
            <w:r w:rsidR="00E01B44">
              <w:rPr>
                <w:noProof/>
                <w:webHidden/>
              </w:rPr>
              <w:t>12</w:t>
            </w:r>
            <w:r>
              <w:rPr>
                <w:noProof/>
                <w:webHidden/>
              </w:rPr>
              <w:fldChar w:fldCharType="end"/>
            </w:r>
          </w:hyperlink>
        </w:p>
        <w:p w14:paraId="5948DB1F" w14:textId="52ED3D39" w:rsidR="00360778" w:rsidRDefault="00360778">
          <w:pPr>
            <w:pStyle w:val="TOC2"/>
            <w:tabs>
              <w:tab w:val="right" w:leader="dot" w:pos="9350"/>
            </w:tabs>
            <w:rPr>
              <w:rFonts w:eastAsiaTheme="minorEastAsia"/>
              <w:noProof/>
            </w:rPr>
          </w:pPr>
          <w:hyperlink w:anchor="_Toc57443012" w:history="1">
            <w:r w:rsidRPr="00460831">
              <w:rPr>
                <w:rStyle w:val="Hyperlink"/>
                <w:noProof/>
              </w:rPr>
              <w:t>Generalized Linear Mixed Modelling (GLMM)</w:t>
            </w:r>
            <w:r>
              <w:rPr>
                <w:noProof/>
                <w:webHidden/>
              </w:rPr>
              <w:tab/>
            </w:r>
            <w:r>
              <w:rPr>
                <w:noProof/>
                <w:webHidden/>
              </w:rPr>
              <w:fldChar w:fldCharType="begin"/>
            </w:r>
            <w:r>
              <w:rPr>
                <w:noProof/>
                <w:webHidden/>
              </w:rPr>
              <w:instrText xml:space="preserve"> PAGEREF _Toc57443012 \h </w:instrText>
            </w:r>
            <w:r>
              <w:rPr>
                <w:noProof/>
                <w:webHidden/>
              </w:rPr>
            </w:r>
            <w:r>
              <w:rPr>
                <w:noProof/>
                <w:webHidden/>
              </w:rPr>
              <w:fldChar w:fldCharType="separate"/>
            </w:r>
            <w:r w:rsidR="00E01B44">
              <w:rPr>
                <w:noProof/>
                <w:webHidden/>
              </w:rPr>
              <w:t>16</w:t>
            </w:r>
            <w:r>
              <w:rPr>
                <w:noProof/>
                <w:webHidden/>
              </w:rPr>
              <w:fldChar w:fldCharType="end"/>
            </w:r>
          </w:hyperlink>
        </w:p>
        <w:p w14:paraId="5B0B1405" w14:textId="6800D802" w:rsidR="00360778" w:rsidRDefault="00360778">
          <w:pPr>
            <w:pStyle w:val="TOC3"/>
            <w:tabs>
              <w:tab w:val="right" w:leader="dot" w:pos="9350"/>
            </w:tabs>
            <w:rPr>
              <w:rFonts w:eastAsiaTheme="minorEastAsia"/>
              <w:noProof/>
            </w:rPr>
          </w:pPr>
          <w:hyperlink w:anchor="_Toc57443013" w:history="1">
            <w:r w:rsidRPr="00460831">
              <w:rPr>
                <w:rStyle w:val="Hyperlink"/>
                <w:noProof/>
              </w:rPr>
              <w:t>A deep dive into model specifications</w:t>
            </w:r>
            <w:r>
              <w:rPr>
                <w:noProof/>
                <w:webHidden/>
              </w:rPr>
              <w:tab/>
            </w:r>
            <w:r>
              <w:rPr>
                <w:noProof/>
                <w:webHidden/>
              </w:rPr>
              <w:fldChar w:fldCharType="begin"/>
            </w:r>
            <w:r>
              <w:rPr>
                <w:noProof/>
                <w:webHidden/>
              </w:rPr>
              <w:instrText xml:space="preserve"> PAGEREF _Toc57443013 \h </w:instrText>
            </w:r>
            <w:r>
              <w:rPr>
                <w:noProof/>
                <w:webHidden/>
              </w:rPr>
            </w:r>
            <w:r>
              <w:rPr>
                <w:noProof/>
                <w:webHidden/>
              </w:rPr>
              <w:fldChar w:fldCharType="separate"/>
            </w:r>
            <w:r w:rsidR="00E01B44">
              <w:rPr>
                <w:noProof/>
                <w:webHidden/>
              </w:rPr>
              <w:t>19</w:t>
            </w:r>
            <w:r>
              <w:rPr>
                <w:noProof/>
                <w:webHidden/>
              </w:rPr>
              <w:fldChar w:fldCharType="end"/>
            </w:r>
          </w:hyperlink>
        </w:p>
        <w:p w14:paraId="530BE2E6" w14:textId="53B76673" w:rsidR="00360778" w:rsidRDefault="00360778">
          <w:pPr>
            <w:pStyle w:val="TOC2"/>
            <w:tabs>
              <w:tab w:val="right" w:leader="dot" w:pos="9350"/>
            </w:tabs>
            <w:rPr>
              <w:rFonts w:eastAsiaTheme="minorEastAsia"/>
              <w:noProof/>
            </w:rPr>
          </w:pPr>
          <w:hyperlink w:anchor="_Toc57443014" w:history="1">
            <w:r w:rsidRPr="00460831">
              <w:rPr>
                <w:rStyle w:val="Hyperlink"/>
                <w:noProof/>
              </w:rPr>
              <w:t>Comparing the power for the GLMM and the Two-Step approach</w:t>
            </w:r>
            <w:r>
              <w:rPr>
                <w:noProof/>
                <w:webHidden/>
              </w:rPr>
              <w:tab/>
            </w:r>
            <w:r>
              <w:rPr>
                <w:noProof/>
                <w:webHidden/>
              </w:rPr>
              <w:fldChar w:fldCharType="begin"/>
            </w:r>
            <w:r>
              <w:rPr>
                <w:noProof/>
                <w:webHidden/>
              </w:rPr>
              <w:instrText xml:space="preserve"> PAGEREF _Toc57443014 \h </w:instrText>
            </w:r>
            <w:r>
              <w:rPr>
                <w:noProof/>
                <w:webHidden/>
              </w:rPr>
            </w:r>
            <w:r>
              <w:rPr>
                <w:noProof/>
                <w:webHidden/>
              </w:rPr>
              <w:fldChar w:fldCharType="separate"/>
            </w:r>
            <w:r w:rsidR="00E01B44">
              <w:rPr>
                <w:noProof/>
                <w:webHidden/>
              </w:rPr>
              <w:t>23</w:t>
            </w:r>
            <w:r>
              <w:rPr>
                <w:noProof/>
                <w:webHidden/>
              </w:rPr>
              <w:fldChar w:fldCharType="end"/>
            </w:r>
          </w:hyperlink>
        </w:p>
        <w:p w14:paraId="0A0C7EA7" w14:textId="28186F17" w:rsidR="00360778" w:rsidRDefault="00360778">
          <w:pPr>
            <w:pStyle w:val="TOC2"/>
            <w:tabs>
              <w:tab w:val="right" w:leader="dot" w:pos="9350"/>
            </w:tabs>
            <w:rPr>
              <w:rFonts w:eastAsiaTheme="minorEastAsia"/>
              <w:noProof/>
            </w:rPr>
          </w:pPr>
          <w:hyperlink w:anchor="_Toc57443015" w:history="1">
            <w:r w:rsidRPr="00460831">
              <w:rPr>
                <w:rStyle w:val="Hyperlink"/>
                <w:noProof/>
              </w:rPr>
              <w:t>Bayesian Linear Mixed Modelling</w:t>
            </w:r>
            <w:r>
              <w:rPr>
                <w:noProof/>
                <w:webHidden/>
              </w:rPr>
              <w:tab/>
            </w:r>
            <w:r>
              <w:rPr>
                <w:noProof/>
                <w:webHidden/>
              </w:rPr>
              <w:fldChar w:fldCharType="begin"/>
            </w:r>
            <w:r>
              <w:rPr>
                <w:noProof/>
                <w:webHidden/>
              </w:rPr>
              <w:instrText xml:space="preserve"> PAGEREF _Toc57443015 \h </w:instrText>
            </w:r>
            <w:r>
              <w:rPr>
                <w:noProof/>
                <w:webHidden/>
              </w:rPr>
            </w:r>
            <w:r>
              <w:rPr>
                <w:noProof/>
                <w:webHidden/>
              </w:rPr>
              <w:fldChar w:fldCharType="separate"/>
            </w:r>
            <w:r w:rsidR="00E01B44">
              <w:rPr>
                <w:noProof/>
                <w:webHidden/>
              </w:rPr>
              <w:t>25</w:t>
            </w:r>
            <w:r>
              <w:rPr>
                <w:noProof/>
                <w:webHidden/>
              </w:rPr>
              <w:fldChar w:fldCharType="end"/>
            </w:r>
          </w:hyperlink>
        </w:p>
        <w:p w14:paraId="1C639221" w14:textId="2CBE48A3" w:rsidR="00360778" w:rsidRDefault="00360778">
          <w:pPr>
            <w:pStyle w:val="TOC1"/>
            <w:tabs>
              <w:tab w:val="right" w:leader="dot" w:pos="9350"/>
            </w:tabs>
            <w:rPr>
              <w:rFonts w:eastAsiaTheme="minorEastAsia"/>
              <w:noProof/>
            </w:rPr>
          </w:pPr>
          <w:hyperlink w:anchor="_Toc57443016" w:history="1">
            <w:r w:rsidRPr="00460831">
              <w:rPr>
                <w:rStyle w:val="Hyperlink"/>
                <w:noProof/>
              </w:rPr>
              <w:t>Power Analyses for Psychophysical Data</w:t>
            </w:r>
            <w:r>
              <w:rPr>
                <w:noProof/>
                <w:webHidden/>
              </w:rPr>
              <w:tab/>
            </w:r>
            <w:r>
              <w:rPr>
                <w:noProof/>
                <w:webHidden/>
              </w:rPr>
              <w:fldChar w:fldCharType="begin"/>
            </w:r>
            <w:r>
              <w:rPr>
                <w:noProof/>
                <w:webHidden/>
              </w:rPr>
              <w:instrText xml:space="preserve"> PAGEREF _Toc57443016 \h </w:instrText>
            </w:r>
            <w:r>
              <w:rPr>
                <w:noProof/>
                <w:webHidden/>
              </w:rPr>
            </w:r>
            <w:r>
              <w:rPr>
                <w:noProof/>
                <w:webHidden/>
              </w:rPr>
              <w:fldChar w:fldCharType="separate"/>
            </w:r>
            <w:r w:rsidR="00E01B44">
              <w:rPr>
                <w:noProof/>
                <w:webHidden/>
              </w:rPr>
              <w:t>26</w:t>
            </w:r>
            <w:r>
              <w:rPr>
                <w:noProof/>
                <w:webHidden/>
              </w:rPr>
              <w:fldChar w:fldCharType="end"/>
            </w:r>
          </w:hyperlink>
        </w:p>
        <w:p w14:paraId="32E9BE13" w14:textId="52D5133A" w:rsidR="00360778" w:rsidRDefault="00360778">
          <w:pPr>
            <w:pStyle w:val="TOC2"/>
            <w:tabs>
              <w:tab w:val="right" w:leader="dot" w:pos="9350"/>
            </w:tabs>
            <w:rPr>
              <w:rFonts w:eastAsiaTheme="minorEastAsia"/>
              <w:noProof/>
            </w:rPr>
          </w:pPr>
          <w:hyperlink w:anchor="_Toc57443017" w:history="1">
            <w:r w:rsidRPr="00460831">
              <w:rPr>
                <w:rStyle w:val="Hyperlink"/>
                <w:noProof/>
              </w:rPr>
              <w:t>Power Analyses in Julia</w:t>
            </w:r>
            <w:r>
              <w:rPr>
                <w:noProof/>
                <w:webHidden/>
              </w:rPr>
              <w:tab/>
            </w:r>
            <w:r>
              <w:rPr>
                <w:noProof/>
                <w:webHidden/>
              </w:rPr>
              <w:fldChar w:fldCharType="begin"/>
            </w:r>
            <w:r>
              <w:rPr>
                <w:noProof/>
                <w:webHidden/>
              </w:rPr>
              <w:instrText xml:space="preserve"> PAGEREF _Toc57443017 \h </w:instrText>
            </w:r>
            <w:r>
              <w:rPr>
                <w:noProof/>
                <w:webHidden/>
              </w:rPr>
            </w:r>
            <w:r>
              <w:rPr>
                <w:noProof/>
                <w:webHidden/>
              </w:rPr>
              <w:fldChar w:fldCharType="separate"/>
            </w:r>
            <w:r w:rsidR="00E01B44">
              <w:rPr>
                <w:noProof/>
                <w:webHidden/>
              </w:rPr>
              <w:t>29</w:t>
            </w:r>
            <w:r>
              <w:rPr>
                <w:noProof/>
                <w:webHidden/>
              </w:rPr>
              <w:fldChar w:fldCharType="end"/>
            </w:r>
          </w:hyperlink>
        </w:p>
        <w:p w14:paraId="4C2DC0AF" w14:textId="28C95537" w:rsidR="00360778" w:rsidRDefault="00360778">
          <w:pPr>
            <w:pStyle w:val="TOC2"/>
            <w:tabs>
              <w:tab w:val="right" w:leader="dot" w:pos="9350"/>
            </w:tabs>
            <w:rPr>
              <w:rFonts w:eastAsiaTheme="minorEastAsia"/>
              <w:noProof/>
            </w:rPr>
          </w:pPr>
          <w:hyperlink w:anchor="_Toc57443018" w:history="1">
            <w:r w:rsidRPr="00460831">
              <w:rPr>
                <w:rStyle w:val="Hyperlink"/>
                <w:noProof/>
              </w:rPr>
              <w:t>A comparison of several model fitting parameters</w:t>
            </w:r>
            <w:r>
              <w:rPr>
                <w:noProof/>
                <w:webHidden/>
              </w:rPr>
              <w:tab/>
            </w:r>
            <w:r>
              <w:rPr>
                <w:noProof/>
                <w:webHidden/>
              </w:rPr>
              <w:fldChar w:fldCharType="begin"/>
            </w:r>
            <w:r>
              <w:rPr>
                <w:noProof/>
                <w:webHidden/>
              </w:rPr>
              <w:instrText xml:space="preserve"> PAGEREF _Toc57443018 \h </w:instrText>
            </w:r>
            <w:r>
              <w:rPr>
                <w:noProof/>
                <w:webHidden/>
              </w:rPr>
            </w:r>
            <w:r>
              <w:rPr>
                <w:noProof/>
                <w:webHidden/>
              </w:rPr>
              <w:fldChar w:fldCharType="separate"/>
            </w:r>
            <w:r w:rsidR="00E01B44">
              <w:rPr>
                <w:noProof/>
                <w:webHidden/>
              </w:rPr>
              <w:t>29</w:t>
            </w:r>
            <w:r>
              <w:rPr>
                <w:noProof/>
                <w:webHidden/>
              </w:rPr>
              <w:fldChar w:fldCharType="end"/>
            </w:r>
          </w:hyperlink>
        </w:p>
        <w:p w14:paraId="1245D4FD" w14:textId="2756AA80" w:rsidR="00360778" w:rsidRDefault="00360778">
          <w:pPr>
            <w:pStyle w:val="TOC3"/>
            <w:tabs>
              <w:tab w:val="right" w:leader="dot" w:pos="9350"/>
            </w:tabs>
            <w:rPr>
              <w:rFonts w:eastAsiaTheme="minorEastAsia"/>
              <w:noProof/>
            </w:rPr>
          </w:pPr>
          <w:hyperlink w:anchor="_Toc57443019" w:history="1">
            <w:r w:rsidRPr="00460831">
              <w:rPr>
                <w:rStyle w:val="Hyperlink"/>
                <w:noProof/>
              </w:rPr>
              <w:t>Which configurations perform the best?</w:t>
            </w:r>
            <w:r>
              <w:rPr>
                <w:noProof/>
                <w:webHidden/>
              </w:rPr>
              <w:tab/>
            </w:r>
            <w:r>
              <w:rPr>
                <w:noProof/>
                <w:webHidden/>
              </w:rPr>
              <w:fldChar w:fldCharType="begin"/>
            </w:r>
            <w:r>
              <w:rPr>
                <w:noProof/>
                <w:webHidden/>
              </w:rPr>
              <w:instrText xml:space="preserve"> PAGEREF _Toc57443019 \h </w:instrText>
            </w:r>
            <w:r>
              <w:rPr>
                <w:noProof/>
                <w:webHidden/>
              </w:rPr>
            </w:r>
            <w:r>
              <w:rPr>
                <w:noProof/>
                <w:webHidden/>
              </w:rPr>
              <w:fldChar w:fldCharType="separate"/>
            </w:r>
            <w:r w:rsidR="00E01B44">
              <w:rPr>
                <w:noProof/>
                <w:webHidden/>
              </w:rPr>
              <w:t>30</w:t>
            </w:r>
            <w:r>
              <w:rPr>
                <w:noProof/>
                <w:webHidden/>
              </w:rPr>
              <w:fldChar w:fldCharType="end"/>
            </w:r>
          </w:hyperlink>
        </w:p>
        <w:p w14:paraId="1C08B877" w14:textId="662D7A51" w:rsidR="00360778" w:rsidRDefault="00360778">
          <w:pPr>
            <w:pStyle w:val="TOC3"/>
            <w:tabs>
              <w:tab w:val="right" w:leader="dot" w:pos="9350"/>
            </w:tabs>
            <w:rPr>
              <w:rFonts w:eastAsiaTheme="minorEastAsia"/>
              <w:noProof/>
            </w:rPr>
          </w:pPr>
          <w:hyperlink w:anchor="_Toc57443020" w:history="1">
            <w:r w:rsidRPr="00460831">
              <w:rPr>
                <w:rStyle w:val="Hyperlink"/>
                <w:noProof/>
              </w:rPr>
              <w:t>Concluding recommendations for power analyses</w:t>
            </w:r>
            <w:r>
              <w:rPr>
                <w:noProof/>
                <w:webHidden/>
              </w:rPr>
              <w:tab/>
            </w:r>
            <w:r>
              <w:rPr>
                <w:noProof/>
                <w:webHidden/>
              </w:rPr>
              <w:fldChar w:fldCharType="begin"/>
            </w:r>
            <w:r>
              <w:rPr>
                <w:noProof/>
                <w:webHidden/>
              </w:rPr>
              <w:instrText xml:space="preserve"> PAGEREF _Toc57443020 \h </w:instrText>
            </w:r>
            <w:r>
              <w:rPr>
                <w:noProof/>
                <w:webHidden/>
              </w:rPr>
            </w:r>
            <w:r>
              <w:rPr>
                <w:noProof/>
                <w:webHidden/>
              </w:rPr>
              <w:fldChar w:fldCharType="separate"/>
            </w:r>
            <w:r w:rsidR="00E01B44">
              <w:rPr>
                <w:noProof/>
                <w:webHidden/>
              </w:rPr>
              <w:t>32</w:t>
            </w:r>
            <w:r>
              <w:rPr>
                <w:noProof/>
                <w:webHidden/>
              </w:rPr>
              <w:fldChar w:fldCharType="end"/>
            </w:r>
          </w:hyperlink>
        </w:p>
        <w:p w14:paraId="15997CCF" w14:textId="7F794797" w:rsidR="00360778" w:rsidRDefault="00360778">
          <w:pPr>
            <w:pStyle w:val="TOC1"/>
            <w:tabs>
              <w:tab w:val="right" w:leader="dot" w:pos="9350"/>
            </w:tabs>
            <w:rPr>
              <w:rFonts w:eastAsiaTheme="minorEastAsia"/>
              <w:noProof/>
            </w:rPr>
          </w:pPr>
          <w:hyperlink w:anchor="_Toc57443021" w:history="1">
            <w:r w:rsidRPr="00460831">
              <w:rPr>
                <w:rStyle w:val="Hyperlink"/>
                <w:noProof/>
              </w:rPr>
              <w:t>Conclusions and Recommendations</w:t>
            </w:r>
            <w:r>
              <w:rPr>
                <w:noProof/>
                <w:webHidden/>
              </w:rPr>
              <w:tab/>
            </w:r>
            <w:r>
              <w:rPr>
                <w:noProof/>
                <w:webHidden/>
              </w:rPr>
              <w:fldChar w:fldCharType="begin"/>
            </w:r>
            <w:r>
              <w:rPr>
                <w:noProof/>
                <w:webHidden/>
              </w:rPr>
              <w:instrText xml:space="preserve"> PAGEREF _Toc57443021 \h </w:instrText>
            </w:r>
            <w:r>
              <w:rPr>
                <w:noProof/>
                <w:webHidden/>
              </w:rPr>
            </w:r>
            <w:r>
              <w:rPr>
                <w:noProof/>
                <w:webHidden/>
              </w:rPr>
              <w:fldChar w:fldCharType="separate"/>
            </w:r>
            <w:r w:rsidR="00E01B44">
              <w:rPr>
                <w:noProof/>
                <w:webHidden/>
              </w:rPr>
              <w:t>32</w:t>
            </w:r>
            <w:r>
              <w:rPr>
                <w:noProof/>
                <w:webHidden/>
              </w:rPr>
              <w:fldChar w:fldCharType="end"/>
            </w:r>
          </w:hyperlink>
        </w:p>
        <w:p w14:paraId="3C55C0EE" w14:textId="5950CFC8" w:rsidR="00360778" w:rsidRDefault="00360778">
          <w:pPr>
            <w:pStyle w:val="TOC1"/>
            <w:tabs>
              <w:tab w:val="right" w:leader="dot" w:pos="9350"/>
            </w:tabs>
            <w:rPr>
              <w:rFonts w:eastAsiaTheme="minorEastAsia"/>
              <w:noProof/>
            </w:rPr>
          </w:pPr>
          <w:hyperlink w:anchor="_Toc57443022" w:history="1">
            <w:r w:rsidRPr="00460831">
              <w:rPr>
                <w:rStyle w:val="Hyperlink"/>
                <w:noProof/>
              </w:rPr>
              <w:t>Bibliography</w:t>
            </w:r>
            <w:r>
              <w:rPr>
                <w:noProof/>
                <w:webHidden/>
              </w:rPr>
              <w:tab/>
            </w:r>
            <w:r>
              <w:rPr>
                <w:noProof/>
                <w:webHidden/>
              </w:rPr>
              <w:fldChar w:fldCharType="begin"/>
            </w:r>
            <w:r>
              <w:rPr>
                <w:noProof/>
                <w:webHidden/>
              </w:rPr>
              <w:instrText xml:space="preserve"> PAGEREF _Toc57443022 \h </w:instrText>
            </w:r>
            <w:r>
              <w:rPr>
                <w:noProof/>
                <w:webHidden/>
              </w:rPr>
            </w:r>
            <w:r>
              <w:rPr>
                <w:noProof/>
                <w:webHidden/>
              </w:rPr>
              <w:fldChar w:fldCharType="separate"/>
            </w:r>
            <w:r w:rsidR="00E01B44">
              <w:rPr>
                <w:noProof/>
                <w:webHidden/>
              </w:rPr>
              <w:t>33</w:t>
            </w:r>
            <w:r>
              <w:rPr>
                <w:noProof/>
                <w:webHidden/>
              </w:rPr>
              <w:fldChar w:fldCharType="end"/>
            </w:r>
          </w:hyperlink>
        </w:p>
        <w:p w14:paraId="40D738FC" w14:textId="10F435BB" w:rsidR="00360778" w:rsidRDefault="00360778">
          <w:pPr>
            <w:pStyle w:val="TOC1"/>
            <w:tabs>
              <w:tab w:val="right" w:leader="dot" w:pos="9350"/>
            </w:tabs>
            <w:rPr>
              <w:rFonts w:eastAsiaTheme="minorEastAsia"/>
              <w:noProof/>
            </w:rPr>
          </w:pPr>
          <w:hyperlink w:anchor="_Toc57443023" w:history="1">
            <w:r w:rsidRPr="00460831">
              <w:rPr>
                <w:rStyle w:val="Hyperlink"/>
                <w:noProof/>
              </w:rPr>
              <w:t>Supplementary Materials</w:t>
            </w:r>
            <w:r>
              <w:rPr>
                <w:noProof/>
                <w:webHidden/>
              </w:rPr>
              <w:tab/>
            </w:r>
            <w:r>
              <w:rPr>
                <w:noProof/>
                <w:webHidden/>
              </w:rPr>
              <w:fldChar w:fldCharType="begin"/>
            </w:r>
            <w:r>
              <w:rPr>
                <w:noProof/>
                <w:webHidden/>
              </w:rPr>
              <w:instrText xml:space="preserve"> PAGEREF _Toc57443023 \h </w:instrText>
            </w:r>
            <w:r>
              <w:rPr>
                <w:noProof/>
                <w:webHidden/>
              </w:rPr>
            </w:r>
            <w:r>
              <w:rPr>
                <w:noProof/>
                <w:webHidden/>
              </w:rPr>
              <w:fldChar w:fldCharType="separate"/>
            </w:r>
            <w:r w:rsidR="00E01B44">
              <w:rPr>
                <w:noProof/>
                <w:webHidden/>
              </w:rPr>
              <w:t>35</w:t>
            </w:r>
            <w:r>
              <w:rPr>
                <w:noProof/>
                <w:webHidden/>
              </w:rPr>
              <w:fldChar w:fldCharType="end"/>
            </w:r>
          </w:hyperlink>
        </w:p>
        <w:p w14:paraId="0BF99449" w14:textId="1BB2032D" w:rsidR="008D5416" w:rsidRDefault="008D5416">
          <w:r>
            <w:rPr>
              <w:b/>
              <w:bCs/>
              <w:noProof/>
            </w:rPr>
            <w:fldChar w:fldCharType="end"/>
          </w:r>
        </w:p>
      </w:sdtContent>
    </w:sdt>
    <w:p w14:paraId="2E6A30B9" w14:textId="1A69EA7E" w:rsidR="008D5416" w:rsidRDefault="00CA15FD" w:rsidP="00CA15FD">
      <w:pPr>
        <w:pStyle w:val="Heading1"/>
        <w:jc w:val="both"/>
      </w:pPr>
      <w:bookmarkStart w:id="1" w:name="_Toc57443004"/>
      <w:r>
        <w:t>Abstract</w:t>
      </w:r>
      <w:bookmarkEnd w:id="1"/>
    </w:p>
    <w:p w14:paraId="3649110E" w14:textId="2C37EC90" w:rsidR="00D33F41" w:rsidRDefault="0013323B" w:rsidP="0013323B">
      <w:pPr>
        <w:jc w:val="both"/>
      </w:pPr>
      <w:r>
        <w:t xml:space="preserve">Sample size planning is not straight-forward for the complex designs that are usually employed in psychophysical (two-alternative forced-choice) experiments: characteristics such as binary response variables and nested data structures where responses may be correlated differently within participants and experimental sessions than across participants and experimental sessions make it harder to estimate the necessary number of participants and trials with traditional means. In this practical R-based guide, we first show in detail how we can simulate verisimilar psychophysical data. We then use these simulations </w:t>
      </w:r>
      <w:r>
        <w:lastRenderedPageBreak/>
        <w:t xml:space="preserve">to compare two different methods by which two-alternative forced-choice data can be analyzed: </w:t>
      </w:r>
      <w:r w:rsidR="00D33F41">
        <w:t xml:space="preserve">(1) </w:t>
      </w:r>
      <w:r>
        <w:t>the “two-step” approach</w:t>
      </w:r>
      <w:r w:rsidR="00D33F41">
        <w:t>,</w:t>
      </w:r>
      <w:r>
        <w:t xml:space="preserve"> where </w:t>
      </w:r>
      <w:r w:rsidR="00D33F41">
        <w:t xml:space="preserve">first </w:t>
      </w:r>
      <w:r>
        <w:t>psychometric functions are fitted and the</w:t>
      </w:r>
      <w:r w:rsidR="00D33F41">
        <w:t>n statistical tests are performed over the</w:t>
      </w:r>
      <w:r>
        <w:t xml:space="preserve"> parameters</w:t>
      </w:r>
      <w:r w:rsidR="00D33F41">
        <w:t xml:space="preserve"> of these fitted psychometric functions; (2) an approach based on Generalized Linear Mixed Modeling (GLMM) that does not require the intermediary step of fitting psychometric functions. We argue that the GLMM approach enhances statistical validity and show that it can increase statistical power. Finally, we provide a sample implementation of a simulation-based power analysis that can be used as-is for many </w:t>
      </w:r>
      <w:r w:rsidR="00AF0F38">
        <w:t xml:space="preserve">simple </w:t>
      </w:r>
      <w:r w:rsidR="00D33F41">
        <w:t xml:space="preserve">designs, but </w:t>
      </w:r>
      <w:r w:rsidR="00AF0F38">
        <w:t xml:space="preserve">is also easily </w:t>
      </w:r>
      <w:r w:rsidR="00D33F41">
        <w:t>adapt</w:t>
      </w:r>
      <w:r w:rsidR="00AF0F38">
        <w:t>able</w:t>
      </w:r>
      <w:r w:rsidR="00D33F41">
        <w:t xml:space="preserve"> for more complex designs.</w:t>
      </w:r>
      <w:r w:rsidR="00844526">
        <w:t xml:space="preserve"> Overall, we show that a GLMM-based approach can be beneficial for data analysis and sample size planning for typical (two-alternative forced-choice) psychophysical designs.</w:t>
      </w:r>
    </w:p>
    <w:p w14:paraId="6C55A9D4" w14:textId="302F60A6" w:rsidR="00CA15FD" w:rsidRPr="00CA15FD" w:rsidRDefault="00CA15FD" w:rsidP="0013323B">
      <w:pPr>
        <w:jc w:val="both"/>
      </w:pPr>
    </w:p>
    <w:p w14:paraId="7B5890E9" w14:textId="77777777" w:rsidR="007002AE" w:rsidRDefault="007002AE" w:rsidP="007002AE">
      <w:pPr>
        <w:pStyle w:val="Heading1"/>
        <w:jc w:val="both"/>
      </w:pPr>
      <w:bookmarkStart w:id="2" w:name="_Toc57443005"/>
      <w:r>
        <w:t>Introduction</w:t>
      </w:r>
      <w:bookmarkEnd w:id="2"/>
    </w:p>
    <w:p w14:paraId="7A33BA22" w14:textId="62433F6D"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E01B44">
        <w:t xml:space="preserve">Figure </w:t>
      </w:r>
      <w:r w:rsidR="00E01B44">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a large number of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00AD5CBE">
        <w:t>: for example, responses from one participant may correlate more strong within one block or condition than across blocks or condition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2C5C5577" w:rsidR="00DB27F6" w:rsidRDefault="00E84867" w:rsidP="007002AE">
      <w:pPr>
        <w:jc w:val="both"/>
      </w:pPr>
      <w:r>
        <w:t xml:space="preserve">While Cognitive Psychology has remained </w:t>
      </w:r>
      <w:r w:rsidR="005D169F">
        <w:t>largely</w:t>
      </w:r>
      <w:r>
        <w:t xml:space="preserve">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xml:space="preserve">. In response, </w:t>
      </w:r>
      <w:r w:rsidR="00AD5CBE">
        <w:t xml:space="preserve">and among other suggestions for improvements </w:t>
      </w:r>
      <w:r w:rsidR="00AD5CBE">
        <w:fldChar w:fldCharType="begin" w:fldLock="1"/>
      </w:r>
      <w:r w:rsidR="00983A7F">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id":"ITEM-2","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2","issued":{"date-parts":[["2020"]]},"page":"1-13","title":"How computational modeling can force theory building in psychological science","type":"article-journal"},"uris":["http://www.mendeley.com/documents/?uuid=8bebd10d-6b38-4197-8e80-727f869481a4"]},{"id":"ITEM-3","itemData":{"DOI":"10.1027/1864-9335/a000192","ISSN":"21512590","author":[{"dropping-particle":"","family":"Nosek","given":"Brian A.","non-dropping-particle":"","parse-names":false,"suffix":""},{"dropping-particle":"","family":"Lakens","given":"Daniël","non-dropping-particle":"","parse-names":false,"suffix":""}],"container-title":"Social Psychology","id":"ITEM-3","issue":"3","issued":{"date-parts":[["2014"]]},"page":"137-141","title":"Registered reports: A method to increase the credibility of published results","type":"article-journal","volume":"45"},"uris":["http://www.mendeley.com/documents/?uuid=50588f23-28b6-4f46-be8d-d150f790ce89"]},{"id":"ITEM-4","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4","issued":{"date-parts":[["2015"]]},"page":"1-2","title":"Registered Reports: Realigning incentives in scientific publishing","type":"article-journal","volume":"66"},"uris":["http://www.mendeley.com/documents/?uuid=aa3f69ed-b931-44e8-9060-60fdbd883ed0"]},{"id":"ITEM-5","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5","issue":"5","issued":{"date-parts":[["2019"]]},"page":"1596-1618","publisher":"Psychonomic Bulletin &amp; Review","title":"Addressing the theory crisis in psychology","type":"article-journal","volume":"26"},"uris":["http://www.mendeley.com/documents/?uuid=a442fe1c-6de3-43f2-a88f-674952e227aa"]},{"id":"ITEM-6","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6","issue":"11","issued":{"date-parts":[["2018"]]},"page":"2600-2606","title":"The preregistration revolution","type":"article-journal","volume":"115"},"uris":["http://www.mendeley.com/documents/?uuid=542e2d73-1bcc-4edb-95bc-a8e33d0890d2"]}],"mendeley":{"formattedCitation":"(Chambers, Dienes, McIntosh, Rotshtein, &amp; Willmes, 2015; Devezer, Nardin, Baumgaertner, &amp; Buzbas, 2019; Guest &amp; Martin, 2020; Nosek, Ebersole, DeHaven, &amp; Mellor, 2018; Nosek &amp; Lakens, 2014; Oberauer &amp; Lewandowsky, 2019)","plainTextFormattedCitation":"(Chambers, Dienes, McIntosh, Rotshtein, &amp; Willmes, 2015; Devezer, Nardin, Baumgaertner, &amp; Buzbas, 2019; Guest &amp; Martin, 2020; Nosek, Ebersole, DeHaven, &amp; Mellor, 2018; Nosek &amp; Lakens, 2014; Oberauer &amp; Lewandowsky, 2019)","previouslyFormattedCitation":"(Chambers, Dienes, McIntosh, Rotshtein, &amp; Willmes, 2015; Devezer, Nardin, Baumgaertner, &amp; Buzbas, 2019; Guest &amp; Martin, 2020; Nosek, Ebersole, DeHaven, &amp; Mellor, 2018; Nosek &amp; Lakens, 2014; Oberauer &amp; Lewandowsky, 2019)"},"properties":{"noteIndex":0},"schema":"https://github.com/citation-style-language/schema/raw/master/csl-citation.json"}</w:instrText>
      </w:r>
      <w:r w:rsidR="00AD5CBE">
        <w:fldChar w:fldCharType="separate"/>
      </w:r>
      <w:r w:rsidR="00AD5CBE" w:rsidRPr="00AD5CBE">
        <w:rPr>
          <w:noProof/>
        </w:rPr>
        <w:t>(Chambers, Dienes, McIntosh, Rotshtein, &amp; Willmes, 2015; Devezer, Nardin, Baumgaertner, &amp; Buzbas, 2019; Guest &amp; Martin, 2020; Nosek, Ebersole, DeHaven, &amp; Mellor, 2018; Nosek &amp; Lakens, 2014; Oberauer &amp; Lewandowsky, 2019)</w:t>
      </w:r>
      <w:r w:rsidR="00AD5CBE">
        <w:fldChar w:fldCharType="end"/>
      </w:r>
      <w:r w:rsidR="00AD5CBE">
        <w:t xml:space="preserve">, </w:t>
      </w:r>
      <w:r>
        <w:t>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w:t>
      </w:r>
      <w:r w:rsidR="005D169F">
        <w:t xml:space="preserve">to </w:t>
      </w:r>
      <w:r w:rsidR="0065579C">
        <w:t xml:space="preserve">obtain an adequate probability of detecting an effect, under the assumption that </w:t>
      </w:r>
      <w:r>
        <w:t>there</w:t>
      </w:r>
      <w:r w:rsidR="0065579C">
        <w:t xml:space="preserve"> is a true effect of a given strength. Psychophysical studies </w:t>
      </w:r>
      <w:r w:rsidR="00AD5CBE">
        <w:t xml:space="preserve">often </w:t>
      </w:r>
      <w:r w:rsidR="0065579C">
        <w:t>rely on heuristics when it comes to</w:t>
      </w:r>
      <w:r w:rsidR="008F3E5B">
        <w:t xml:space="preserve"> sample size planning</w:t>
      </w:r>
      <w:r w:rsidR="00AD5CBE">
        <w:t xml:space="preserve">, </w:t>
      </w:r>
      <w:r w:rsidR="00AD5CBE">
        <w:lastRenderedPageBreak/>
        <w:t>such as “10 participants are sufficient to observe a within-participant effect”.</w:t>
      </w:r>
      <w:r w:rsidR="008F3E5B">
        <w:t xml:space="preserve"> While</w:t>
      </w:r>
      <w:r w:rsidR="00AD5CBE">
        <w:t xml:space="preserve"> </w:t>
      </w:r>
      <w:r w:rsidR="008F3E5B">
        <w:t xml:space="preserve">this practice may not hav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w:t>
      </w:r>
      <w:r w:rsidR="00AD5CBE">
        <w:t xml:space="preserve">theory-building, </w:t>
      </w:r>
      <w:r w:rsidR="008F3E5B">
        <w:t xml:space="preserve">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Based on Linear Mixed Modelling, these take into account complex data structures where often several participants complete a large number of trials in several conditions</w:t>
      </w:r>
      <w:r>
        <w:t xml:space="preserve"> and blocks</w:t>
      </w:r>
      <w:r w:rsidR="00FC4EBB">
        <w:t xml:space="preserve">. However,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24FD56C0"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w:t>
      </w:r>
      <w:r w:rsidR="00741EA5">
        <w:t>2AFC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and give concrete recommendations.</w:t>
      </w:r>
      <w:r w:rsidR="002223ED">
        <w:t xml:space="preserve"> </w:t>
      </w:r>
      <w:r w:rsidR="00741EA5">
        <w:t>T</w:t>
      </w:r>
      <w:r w:rsidR="002223ED">
        <w:t>his paper includes both theoretical considerations and practical implementations</w:t>
      </w:r>
      <w:r w:rsidR="00402356">
        <w:t>;</w:t>
      </w:r>
      <w:r w:rsidR="002223ED">
        <w:t xml:space="preserve"> </w:t>
      </w:r>
      <w:r w:rsidR="00402356">
        <w:t xml:space="preserve">we </w:t>
      </w:r>
      <w:r w:rsidR="002223ED">
        <w:t xml:space="preserve">provide </w:t>
      </w:r>
      <w:r w:rsidR="00741EA5">
        <w:t xml:space="preserve">R and Julia </w:t>
      </w:r>
      <w:r w:rsidR="002223ED">
        <w:t xml:space="preserve">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48DA4F38" w:rsidR="00B801C6" w:rsidRPr="00782735" w:rsidRDefault="00B801C6" w:rsidP="00B801C6">
      <w:pPr>
        <w:pStyle w:val="Caption"/>
        <w:jc w:val="both"/>
        <w:rPr>
          <w:caps/>
        </w:rPr>
      </w:pPr>
      <w:bookmarkStart w:id="3" w:name="_Ref45511565"/>
      <w:r>
        <w:t xml:space="preserve">Figure </w:t>
      </w:r>
      <w:fldSimple w:instr=" SEQ Figure \* ARABIC ">
        <w:r w:rsidR="00E01B44">
          <w:rPr>
            <w:noProof/>
          </w:rPr>
          <w:t>1</w:t>
        </w:r>
      </w:fldSimple>
      <w:bookmarkEnd w:id="3"/>
      <w:r>
        <w:t xml:space="preserve">: </w:t>
      </w:r>
      <w:r w:rsidRPr="00B801C6">
        <w:t>Sample psychometric function</w:t>
      </w:r>
      <w:r w:rsidR="000346F5">
        <w:t xml:space="preserve"> (a Cummulative Gaussian function in this case)</w:t>
      </w:r>
      <w:r w:rsidRPr="00B801C6">
        <w:t xml:space="preserve">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w:t>
      </w:r>
      <w:r w:rsidRPr="00B801C6">
        <w:lastRenderedPageBreak/>
        <w:t>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681DC3A3" w:rsidR="003D64A5" w:rsidRDefault="00833412" w:rsidP="007002AE">
      <w:pPr>
        <w:jc w:val="both"/>
      </w:pPr>
      <w:r>
        <w:fldChar w:fldCharType="begin"/>
      </w:r>
      <w:r>
        <w:instrText xml:space="preserve"> REF _Ref45511565 \h </w:instrText>
      </w:r>
      <w:r>
        <w:fldChar w:fldCharType="separate"/>
      </w:r>
      <w:r w:rsidR="00E01B44">
        <w:t xml:space="preserve">Figure </w:t>
      </w:r>
      <w:r w:rsidR="00E01B44">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r w:rsidR="008D5416">
        <w:t>Cumulative</w:t>
      </w:r>
      <w:r>
        <w:t xml:space="preser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fldChar w:fldCharType="begin"/>
      </w:r>
      <w:r w:rsidR="00A12C7E" w:rsidRPr="00A12C7E">
        <w:instrText xml:space="preserve"> REF _Ref45511565 \h  \* MERGEFORMAT </w:instrText>
      </w:r>
      <w:r w:rsidR="00A12C7E" w:rsidRPr="00A12C7E">
        <w:fldChar w:fldCharType="separate"/>
      </w:r>
      <w:r w:rsidR="00E01B44">
        <w:t xml:space="preserve">Figure </w:t>
      </w:r>
      <w:r w:rsidR="00E01B44">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E01B44">
        <w:t xml:space="preserve">Figure </w:t>
      </w:r>
      <w:r w:rsidR="00E01B44">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w:t>
      </w:r>
      <w:r w:rsidR="008D5416">
        <w:t>,</w:t>
      </w:r>
      <w:r w:rsidR="0071058B">
        <w:t xml:space="preserve"> </w:t>
      </w:r>
      <w:r w:rsidR="008D5416">
        <w:t xml:space="preserve">such as </w:t>
      </w:r>
      <w:r w:rsidR="0071058B">
        <w:t xml:space="preserve">biases induced by </w:t>
      </w:r>
      <w:r w:rsidR="008D5416">
        <w:t>the</w:t>
      </w:r>
      <w:r w:rsidR="0071058B">
        <w:t xml:space="preserve">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w:t>
      </w:r>
      <w:r w:rsidR="008D5416">
        <w:t xml:space="preserve">distance between the PSE and those </w:t>
      </w:r>
      <w:r w:rsidR="0071058B">
        <w:t>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symmetrical by definition, it doesn’t matter whether 0.25 or 0.75 are chosen, but the JND is always positive.</w:t>
      </w:r>
      <w:r w:rsidR="00A12C7E">
        <w:t xml:space="preserve"> JNDs speak to the </w:t>
      </w:r>
      <w:r w:rsidR="00A12C7E" w:rsidRPr="00A12C7E">
        <w:rPr>
          <w:b/>
          <w:bCs/>
        </w:rPr>
        <w:t>precision</w:t>
      </w:r>
      <w:r w:rsidR="00A12C7E">
        <w:t xml:space="preserve"> </w:t>
      </w:r>
      <w:r w:rsidR="008D5416">
        <w:t xml:space="preserve">component </w:t>
      </w:r>
      <w:r w:rsidR="00A12C7E">
        <w:t>of performance</w:t>
      </w:r>
      <w:r w:rsidR="008D5416">
        <w:t>.</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bookmarkStart w:id="4" w:name="_Toc57443006"/>
      <w:r>
        <w:t>Simulating Psychophysical Data</w:t>
      </w:r>
      <w:bookmarkEnd w:id="4"/>
    </w:p>
    <w:p w14:paraId="0F8C5DCE" w14:textId="3F2FC99F"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r w:rsidR="000346F5">
        <w:t xml:space="preserve"> </w:t>
      </w:r>
      <w:hyperlink r:id="rId9" w:history="1">
        <w:r w:rsidR="000346F5" w:rsidRPr="000346F5">
          <w:rPr>
            <w:rStyle w:val="Hyperlink"/>
          </w:rPr>
          <w:t xml:space="preserve">The code and sample data </w:t>
        </w:r>
        <w:r w:rsidR="00492090">
          <w:rPr>
            <w:rStyle w:val="Hyperlink"/>
          </w:rPr>
          <w:t>are</w:t>
        </w:r>
        <w:r w:rsidR="000346F5" w:rsidRPr="000346F5">
          <w:rPr>
            <w:rStyle w:val="Hyperlink"/>
          </w:rPr>
          <w:t xml:space="preserve"> available on GitHub.</w:t>
        </w:r>
      </w:hyperlink>
    </w:p>
    <w:p w14:paraId="2B2ED576" w14:textId="482B1206" w:rsidR="00C97284" w:rsidRDefault="00C97284" w:rsidP="00C97284">
      <w:pPr>
        <w:pStyle w:val="Heading2"/>
      </w:pPr>
      <w:bookmarkStart w:id="5" w:name="_Toc57443007"/>
      <w:r>
        <w:t>Required values</w:t>
      </w:r>
      <w:bookmarkEnd w:id="5"/>
    </w:p>
    <w:p w14:paraId="1233913D" w14:textId="77777777" w:rsidR="00C97284" w:rsidRDefault="00C97284" w:rsidP="00EA3A57">
      <w:pPr>
        <w:jc w:val="both"/>
      </w:pPr>
      <w:r>
        <w:t>This method requires estimates of all relevant parameters. Some pertain to the stimuli, some can be taken from the literature, and some must be guessed (educatedly).</w:t>
      </w:r>
    </w:p>
    <w:p w14:paraId="5F578B9A" w14:textId="56F22B74" w:rsidR="00C97284" w:rsidRDefault="00C97284" w:rsidP="00EA3A57">
      <w:pPr>
        <w:jc w:val="both"/>
      </w:pPr>
      <w:r w:rsidRPr="00DB5BC3">
        <w:rPr>
          <w:rFonts w:ascii="Courier New" w:hAnsi="Courier New" w:cs="Courier New"/>
          <w:noProof/>
          <w:sz w:val="16"/>
          <w:szCs w:val="16"/>
        </w:rPr>
        <w:t>ID</w:t>
      </w:r>
      <w:r>
        <w:t xml:space="preserve"> is a vector containing one ID for each subject we want to simulate.</w:t>
      </w:r>
    </w:p>
    <w:p w14:paraId="3C9386DC" w14:textId="2379EDF0" w:rsidR="00C97284" w:rsidRDefault="00C97284" w:rsidP="00EA3A57">
      <w:pPr>
        <w:jc w:val="both"/>
      </w:pPr>
      <w:r w:rsidRPr="00DB5BC3">
        <w:rPr>
          <w:rFonts w:ascii="Courier New" w:hAnsi="Courier New" w:cs="Courier New"/>
          <w:noProof/>
          <w:sz w:val="16"/>
          <w:szCs w:val="16"/>
        </w:rPr>
        <w:t>ConditionOfInterest</w:t>
      </w:r>
      <w:r>
        <w:t xml:space="preserve"> is a vector containing IDs for a binary categorical variable related to the main hypothesis of the experiment. For example: Is there a pictorial background scene?</w:t>
      </w:r>
    </w:p>
    <w:p w14:paraId="02A97FB1" w14:textId="7BE26892" w:rsidR="00C97284" w:rsidRDefault="00C97284" w:rsidP="00EA3A57">
      <w:pPr>
        <w:jc w:val="both"/>
      </w:pPr>
      <w:r w:rsidRPr="00DB5BC3">
        <w:rPr>
          <w:rFonts w:ascii="Courier New" w:hAnsi="Courier New" w:cs="Courier New"/>
          <w:noProof/>
          <w:sz w:val="16"/>
          <w:szCs w:val="16"/>
        </w:rPr>
        <w:t>StandardValues</w:t>
      </w:r>
      <w:r>
        <w:t xml:space="preserve"> is a vector containing values for a categorial variable that serves as comparison stimuli. It can contain one value if you want to determine PSEs/JNDs for only one stimulus intensity, but typically </w:t>
      </w:r>
      <w:r>
        <w:lastRenderedPageBreak/>
        <w:t>you will have several, e. g. when you want to diversify your stimuli to show that a certain effect is not tied to one specific stimulus strength.</w:t>
      </w:r>
    </w:p>
    <w:p w14:paraId="3B944DA4" w14:textId="2471E6C7" w:rsidR="00C97284" w:rsidRDefault="00C97284" w:rsidP="00EA3A57">
      <w:pPr>
        <w:jc w:val="both"/>
      </w:pPr>
      <w:r w:rsidRPr="00DB5BC3">
        <w:rPr>
          <w:rFonts w:ascii="Courier New" w:hAnsi="Courier New" w:cs="Courier New"/>
          <w:noProof/>
          <w:sz w:val="16"/>
          <w:szCs w:val="16"/>
        </w:rPr>
        <w:t>reps</w:t>
      </w:r>
      <w:r>
        <w:t xml:space="preserve"> is a vector containing an ID for each trial, the maximum number being the average number of trials we expect for any given staircase.</w:t>
      </w:r>
    </w:p>
    <w:p w14:paraId="43736A17" w14:textId="197088E7" w:rsidR="00C97284" w:rsidRDefault="00C97284" w:rsidP="00EA3A57">
      <w:pPr>
        <w:jc w:val="both"/>
      </w:pPr>
      <w:r w:rsidRPr="00DB5BC3">
        <w:rPr>
          <w:rFonts w:ascii="Courier New" w:hAnsi="Courier New" w:cs="Courier New"/>
          <w:noProof/>
          <w:sz w:val="16"/>
          <w:szCs w:val="16"/>
        </w:rPr>
        <w:t>PSE_Difference</w:t>
      </w:r>
      <w:r>
        <w:t xml:space="preserve"> is a value that indicates the percentage to which the PSEs differ between test and standard condition. It can be zero if the condition of interest is not expected to influence PSEs.</w:t>
      </w:r>
    </w:p>
    <w:p w14:paraId="3DB9D936" w14:textId="089937E8" w:rsidR="00C97284" w:rsidRDefault="00C97284" w:rsidP="00EA3A57">
      <w:pPr>
        <w:jc w:val="both"/>
      </w:pPr>
      <w:r w:rsidRPr="00DB5BC3">
        <w:rPr>
          <w:rFonts w:ascii="Courier New" w:hAnsi="Courier New" w:cs="Courier New"/>
          <w:noProof/>
          <w:sz w:val="16"/>
          <w:szCs w:val="16"/>
        </w:rPr>
        <w:t>JND_Difference</w:t>
      </w:r>
      <w:r>
        <w:t xml:space="preserve"> is a value that indicates the percentage to which the JNDs differ between test and standard condition. It can be zero if the condition of interest is not expected to influence JNDs.</w:t>
      </w:r>
    </w:p>
    <w:p w14:paraId="1DCEB2D4" w14:textId="70C50DF2" w:rsidR="00C97284" w:rsidRDefault="00C97284" w:rsidP="00EA3A57">
      <w:pPr>
        <w:jc w:val="both"/>
      </w:pPr>
      <w:bookmarkStart w:id="6" w:name="_Hlk49979830"/>
      <w:r w:rsidRPr="00DB5BC3">
        <w:rPr>
          <w:rFonts w:ascii="Courier New" w:hAnsi="Courier New" w:cs="Courier New"/>
          <w:noProof/>
          <w:sz w:val="16"/>
          <w:szCs w:val="16"/>
        </w:rPr>
        <w:t>Mean_Standard</w:t>
      </w:r>
      <w:bookmarkEnd w:id="6"/>
      <w:r>
        <w:t xml:space="preserve"> is the Mean of the psychometric function expected for the standard condition. In many cases, this is the stimulus strength of the comparison stimulus.</w:t>
      </w:r>
    </w:p>
    <w:p w14:paraId="1DAF2A10" w14:textId="0003EBD4" w:rsidR="00C97284" w:rsidRDefault="00C97284" w:rsidP="00EA3A57">
      <w:pPr>
        <w:jc w:val="both"/>
      </w:pPr>
      <w:r w:rsidRPr="00DB5BC3">
        <w:rPr>
          <w:rFonts w:ascii="Courier New" w:hAnsi="Courier New" w:cs="Courier New"/>
          <w:noProof/>
          <w:sz w:val="16"/>
          <w:szCs w:val="16"/>
        </w:rPr>
        <w:t>Multiplicator_SD_Standard</w:t>
      </w:r>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2FE6DB81" w:rsidR="00C97284" w:rsidRDefault="00C97284" w:rsidP="00EA3A57">
      <w:pPr>
        <w:jc w:val="both"/>
      </w:pPr>
      <w:r>
        <w:t>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constraints.</w:t>
      </w:r>
    </w:p>
    <w:p w14:paraId="24976EC3" w14:textId="1C053C1B" w:rsidR="00C97284" w:rsidRDefault="00C97284" w:rsidP="00EA3A57">
      <w:pPr>
        <w:jc w:val="both"/>
      </w:pPr>
      <w:r w:rsidRPr="0051498A">
        <w:rPr>
          <w:rFonts w:ascii="Courier New" w:hAnsi="Courier New" w:cs="Courier New"/>
          <w:noProof/>
          <w:sz w:val="16"/>
          <w:szCs w:val="16"/>
        </w:rPr>
        <w:t>SD_Standard</w:t>
      </w:r>
      <w:r>
        <w:t xml:space="preserve"> is then the standard deviation of the psychometric function for each stimulus intensity (</w:t>
      </w:r>
      <w:r w:rsidRPr="00EA3A57">
        <w:rPr>
          <w:rFonts w:ascii="Courier New" w:hAnsi="Courier New" w:cs="Courier New"/>
          <w:noProof/>
          <w:sz w:val="16"/>
          <w:szCs w:val="16"/>
        </w:rPr>
        <w:t>Multiplicator_SD_Standard * Mean_Standard</w:t>
      </w:r>
      <w:r>
        <w:t>).</w:t>
      </w:r>
    </w:p>
    <w:p w14:paraId="6080FC8A" w14:textId="6F8D560B" w:rsidR="00C97284" w:rsidRDefault="00C97284" w:rsidP="00EA3A57">
      <w:pPr>
        <w:jc w:val="both"/>
      </w:pPr>
      <w:r w:rsidRPr="00EA3A57">
        <w:rPr>
          <w:rFonts w:ascii="Courier New" w:hAnsi="Courier New" w:cs="Courier New"/>
          <w:noProof/>
          <w:sz w:val="16"/>
          <w:szCs w:val="16"/>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EA3A57">
        <w:instrText xml:space="preserve"> \* MERGEFORMAT </w:instrText>
      </w:r>
      <w:r w:rsidR="00C108D7">
        <w:fldChar w:fldCharType="separate"/>
      </w:r>
      <w:r w:rsidR="00E01B44">
        <w:t xml:space="preserve">Figure </w:t>
      </w:r>
      <w:r w:rsidR="00E01B44">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distribution, but is not currently implemented in the code.</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6AA2DF12" w:rsidR="00C97284" w:rsidRDefault="00C97284" w:rsidP="00C97284">
      <w:pPr>
        <w:pStyle w:val="Caption"/>
      </w:pPr>
      <w:bookmarkStart w:id="7" w:name="_Ref45511590"/>
      <w:r>
        <w:t xml:space="preserve">Figure </w:t>
      </w:r>
      <w:fldSimple w:instr=" SEQ Figure \* ARABIC ">
        <w:r w:rsidR="00E01B44">
          <w:rPr>
            <w:noProof/>
          </w:rPr>
          <w:t>2</w:t>
        </w:r>
      </w:fldSimple>
      <w:bookmarkEnd w:id="7"/>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53609397" w:rsidR="00C97284" w:rsidRDefault="00C97284" w:rsidP="00006DF5">
      <w:pPr>
        <w:jc w:val="both"/>
      </w:pPr>
      <w:r w:rsidRPr="007000F6">
        <w:rPr>
          <w:rFonts w:ascii="Courier New" w:hAnsi="Courier New" w:cs="Courier New"/>
          <w:noProof/>
          <w:sz w:val="16"/>
          <w:szCs w:val="16"/>
        </w:rPr>
        <w:t>SD_ResponseFunction</w:t>
      </w:r>
      <w:r>
        <w:t xml:space="preserve">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006DF5">
      <w:pPr>
        <w:jc w:val="both"/>
      </w:pPr>
      <w:r>
        <w:t>We assume that there is between-participant variability in the means of the psychometric functions</w:t>
      </w:r>
      <w:r w:rsidR="008B1E7A">
        <w:t xml:space="preserve"> and that this variability is normally distributed. </w:t>
      </w:r>
      <w:r>
        <w:t xml:space="preserve"> </w:t>
      </w:r>
      <w:r w:rsidR="004F7709" w:rsidRPr="007000F6">
        <w:rPr>
          <w:rFonts w:ascii="Courier New" w:hAnsi="Courier New" w:cs="Courier New"/>
          <w:noProof/>
          <w:sz w:val="16"/>
          <w:szCs w:val="16"/>
        </w:rPr>
        <w:t>Mean</w:t>
      </w:r>
      <w:r w:rsidRPr="007000F6">
        <w:rPr>
          <w:rFonts w:ascii="Courier New" w:hAnsi="Courier New" w:cs="Courier New"/>
          <w:noProof/>
          <w:sz w:val="16"/>
          <w:szCs w:val="16"/>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7000F6">
        <w:rPr>
          <w:rFonts w:ascii="Courier New" w:hAnsi="Courier New" w:cs="Courier New"/>
          <w:noProof/>
          <w:sz w:val="16"/>
          <w:szCs w:val="16"/>
        </w:rPr>
        <w:t>Mean_Standard</w:t>
      </w:r>
      <w:r w:rsidR="008B1E7A">
        <w:t>.</w:t>
      </w:r>
      <w:r>
        <w:t xml:space="preserve"> that is, the standard deviation needs to be set accordingly.</w:t>
      </w:r>
    </w:p>
    <w:p w14:paraId="5E5C9123" w14:textId="5A9DE77C" w:rsidR="00C97284" w:rsidRDefault="00C97284" w:rsidP="00006DF5">
      <w:pPr>
        <w:jc w:val="both"/>
      </w:pPr>
      <w:r>
        <w:t xml:space="preserve">We assume that there is </w:t>
      </w:r>
      <w:r w:rsidR="004F7709">
        <w:t xml:space="preserve">also </w:t>
      </w:r>
      <w:r>
        <w:t xml:space="preserve">between-participant variability in the standard deviations of the psychometric functions. </w:t>
      </w:r>
      <w:r w:rsidRPr="007000F6">
        <w:rPr>
          <w:rFonts w:ascii="Courier New" w:hAnsi="Courier New" w:cs="Courier New"/>
          <w:noProof/>
          <w:sz w:val="16"/>
          <w:szCs w:val="16"/>
        </w:rPr>
        <w:t>SD_Variability_Between</w:t>
      </w:r>
      <w:r>
        <w:t xml:space="preserve">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bookmarkStart w:id="8" w:name="_Toc57443008"/>
      <w:r>
        <w:rPr>
          <w:noProof/>
        </w:rPr>
        <w:t>Extracting the parameters from existing data</w:t>
      </w:r>
      <w:bookmarkEnd w:id="8"/>
    </w:p>
    <w:p w14:paraId="300E8F07" w14:textId="345E4C0C"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209843D9" w14:textId="43A27298" w:rsidR="000346F5" w:rsidRDefault="0013323B" w:rsidP="004851AE">
      <w:pPr>
        <w:jc w:val="both"/>
        <w:rPr>
          <w:noProof/>
        </w:rPr>
      </w:pPr>
      <w:hyperlink r:id="rId11" w:history="1">
        <w:r w:rsidR="000346F5" w:rsidRPr="000346F5">
          <w:rPr>
            <w:rStyle w:val="Hyperlink"/>
            <w:noProof/>
          </w:rPr>
          <w:t xml:space="preserve">The code and sample data </w:t>
        </w:r>
        <w:r w:rsidR="00492090">
          <w:rPr>
            <w:rStyle w:val="Hyperlink"/>
            <w:noProof/>
          </w:rPr>
          <w:t>are</w:t>
        </w:r>
        <w:r w:rsidR="000346F5" w:rsidRPr="000346F5">
          <w:rPr>
            <w:rStyle w:val="Hyperlink"/>
            <w:noProof/>
          </w:rPr>
          <w:t xml:space="preserve"> available on GitHub.</w:t>
        </w:r>
      </w:hyperlink>
    </w:p>
    <w:p w14:paraId="3991D0D7" w14:textId="50688B3F" w:rsidR="004851AE" w:rsidRDefault="004851AE" w:rsidP="004851AE">
      <w:pPr>
        <w:jc w:val="both"/>
        <w:rPr>
          <w:noProof/>
        </w:rPr>
      </w:pPr>
      <w:r>
        <w:rPr>
          <w:noProof/>
        </w:rPr>
        <w:t xml:space="preserve">In the following, we provide the </w:t>
      </w:r>
      <w:r w:rsidR="004F7709">
        <w:rPr>
          <w:noProof/>
        </w:rPr>
        <w:t xml:space="preserve">R </w:t>
      </w:r>
      <w:r>
        <w:rPr>
          <w:noProof/>
        </w:rPr>
        <w:t xml:space="preserve">code we use to compute the needed values to accurately simulate datasets. We first load the necessary packages: “dplyr” for data manipulation, “quickpsy” to fit </w:t>
      </w:r>
      <w:r>
        <w:rPr>
          <w:noProof/>
        </w:rPr>
        <w:lastRenderedPageBreak/>
        <w:t>psychometric functions and “MASS” for an way to determine response functions and the parameters of these response functions. When then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58FB0489"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t>
      </w:r>
      <w:r w:rsidR="00E82C92" w:rsidRPr="00E82C92">
        <w:rPr>
          <w:rFonts w:ascii="Courier New" w:hAnsi="Courier New" w:cs="Courier New"/>
          <w:noProof/>
          <w:sz w:val="16"/>
          <w:szCs w:val="16"/>
        </w:rPr>
        <w:t>dirname(rstudioapi::getSourceEditorContext()$path)</w:t>
      </w:r>
      <w:r w:rsidRPr="00572C8D">
        <w:rPr>
          <w:rFonts w:ascii="Courier New" w:hAnsi="Courier New" w:cs="Courier New"/>
          <w:noProof/>
          <w:sz w:val="16"/>
          <w:szCs w:val="16"/>
        </w:rPr>
        <w:t>)</w:t>
      </w:r>
    </w:p>
    <w:p w14:paraId="53F49250" w14:textId="77777777" w:rsidR="004851AE" w:rsidRDefault="004851AE" w:rsidP="004851AE">
      <w:pPr>
        <w:pStyle w:val="NoSpacing"/>
        <w:ind w:left="720"/>
        <w:jc w:val="both"/>
        <w:rPr>
          <w:rFonts w:ascii="Courier New" w:hAnsi="Courier New" w:cs="Courier New"/>
          <w:noProof/>
          <w:sz w:val="16"/>
          <w:szCs w:val="16"/>
        </w:rPr>
      </w:pPr>
    </w:p>
    <w:p w14:paraId="0AB01C44" w14:textId="08C303FA" w:rsidR="004851AE" w:rsidRDefault="004851AE" w:rsidP="00D02B88">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3C7C45A4" w14:textId="77777777" w:rsidR="00D02B88" w:rsidRPr="00D02B88" w:rsidRDefault="00D02B88" w:rsidP="00D02B88">
      <w:pPr>
        <w:pStyle w:val="NoSpacing"/>
        <w:jc w:val="both"/>
        <w:rPr>
          <w:rFonts w:ascii="Courier New" w:hAnsi="Courier New" w:cs="Courier New"/>
          <w:noProof/>
          <w:sz w:val="16"/>
          <w:szCs w:val="16"/>
        </w:rPr>
      </w:pPr>
    </w:p>
    <w:p w14:paraId="213923F6" w14:textId="562D8CF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EB62DA">
        <w:rPr>
          <w:rFonts w:ascii="Courier New" w:hAnsi="Courier New" w:cs="Courier New"/>
          <w:noProof/>
          <w:sz w:val="16"/>
          <w:szCs w:val="16"/>
        </w:rPr>
        <w:t>Pest_Bigger</w:t>
      </w:r>
      <w:r>
        <w:rPr>
          <w:noProof/>
        </w:rPr>
        <w:t>). We also compute the difference between test and comparison stimulus (</w:t>
      </w:r>
      <w:r w:rsidRPr="00EB62DA">
        <w:rPr>
          <w:rFonts w:ascii="Courier New" w:hAnsi="Courier New" w:cs="Courier New"/>
          <w:noProof/>
          <w:sz w:val="16"/>
          <w:szCs w:val="16"/>
        </w:rPr>
        <w:t>Difference</w:t>
      </w:r>
      <w:r>
        <w:rPr>
          <w:noProof/>
        </w:rPr>
        <w:t xml:space="preserve">) and mark trials as </w:t>
      </w:r>
      <w:r w:rsidRPr="00EB62DA">
        <w:rPr>
          <w:rFonts w:ascii="Courier New" w:hAnsi="Courier New" w:cs="Courier New"/>
          <w:noProof/>
          <w:sz w:val="16"/>
          <w:szCs w:val="16"/>
        </w:rPr>
        <w:t>incongruent</w:t>
      </w:r>
      <w:r>
        <w:rPr>
          <w:noProof/>
        </w:rPr>
        <w:t xml:space="preserve"> (target and observer motion in opposite directions), </w:t>
      </w:r>
      <w:r w:rsidRPr="00EB62DA">
        <w:rPr>
          <w:rFonts w:ascii="Courier New" w:hAnsi="Courier New" w:cs="Courier New"/>
          <w:noProof/>
          <w:sz w:val="16"/>
          <w:szCs w:val="16"/>
        </w:rPr>
        <w:t>congruent</w:t>
      </w:r>
      <w:r>
        <w:rPr>
          <w:noProof/>
        </w:rPr>
        <w:t xml:space="preserve"> (target and observer motion in the same direction) and </w:t>
      </w:r>
      <w:r w:rsidRPr="00EB62DA">
        <w:rPr>
          <w:rFonts w:ascii="Courier New" w:hAnsi="Courier New" w:cs="Courier New"/>
          <w:noProof/>
          <w:sz w:val="16"/>
          <w:szCs w:val="16"/>
        </w:rPr>
        <w:t>no motion</w:t>
      </w:r>
      <w:r>
        <w:rPr>
          <w:noProof/>
        </w:rPr>
        <w:t xml:space="preserve"> (no observer motion). Then, we apply a very crude exclusion criterion by excluding all those trials where the test stimulus motion was more than two times faster than the comparison stimulus. We will furthermore only compare </w:t>
      </w:r>
      <w:r w:rsidRPr="00EB62DA">
        <w:rPr>
          <w:rFonts w:ascii="Courier New" w:hAnsi="Courier New" w:cs="Courier New"/>
          <w:noProof/>
          <w:sz w:val="16"/>
          <w:szCs w:val="16"/>
        </w:rPr>
        <w:t>incongruent</w:t>
      </w:r>
      <w:r>
        <w:rPr>
          <w:noProof/>
        </w:rPr>
        <w:t xml:space="preserve"> and </w:t>
      </w:r>
      <w:r w:rsidRPr="00EB62DA">
        <w:rPr>
          <w:rFonts w:ascii="Courier New" w:hAnsi="Courier New" w:cs="Courier New"/>
          <w:noProof/>
          <w:sz w:val="16"/>
          <w:szCs w:val="16"/>
        </w:rPr>
        <w:t>no motion</w:t>
      </w:r>
      <w:r>
        <w:rPr>
          <w:noProof/>
        </w:rPr>
        <w:t xml:space="preserve">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7C34CB5E" w14:textId="6FF8E7C3" w:rsidR="004851AE" w:rsidRDefault="004851AE" w:rsidP="004156E9">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3AE00A31" w14:textId="77777777" w:rsidR="00D02B88" w:rsidRPr="004156E9" w:rsidRDefault="00D02B88" w:rsidP="00D02B88">
      <w:pPr>
        <w:pStyle w:val="NoSpacing"/>
        <w:jc w:val="both"/>
        <w:rPr>
          <w:rFonts w:ascii="Courier New" w:hAnsi="Courier New" w:cs="Courier New"/>
          <w:noProof/>
          <w:sz w:val="16"/>
          <w:szCs w:val="16"/>
        </w:rPr>
      </w:pPr>
    </w:p>
    <w:p w14:paraId="106ACF82" w14:textId="64840A3B"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r w:rsidR="004156E9">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3C3E2803"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3791D082" w14:textId="77777777" w:rsidR="00D02B88" w:rsidRDefault="00D02B88" w:rsidP="00D02B88">
      <w:pPr>
        <w:pStyle w:val="NoSpacing"/>
        <w:jc w:val="both"/>
        <w:rPr>
          <w:rFonts w:ascii="Courier New" w:hAnsi="Courier New" w:cs="Courier New"/>
          <w:noProof/>
          <w:sz w:val="16"/>
          <w:szCs w:val="16"/>
        </w:rPr>
      </w:pPr>
    </w:p>
    <w:p w14:paraId="59B71EC8" w14:textId="517A038E" w:rsidR="004851AE" w:rsidRDefault="004851AE" w:rsidP="00AC2868">
      <w:pPr>
        <w:jc w:val="both"/>
      </w:pPr>
      <w:r>
        <w:lastRenderedPageBreak/>
        <w:t xml:space="preserve">The PSE corresponds to the means of the fitted cumulative Gaussian functions. To get an estimate for </w:t>
      </w:r>
      <w:r w:rsidRPr="0043048B">
        <w:rPr>
          <w:rFonts w:ascii="Courier New" w:hAnsi="Courier New" w:cs="Courier New"/>
          <w:noProof/>
          <w:sz w:val="20"/>
          <w:szCs w:val="20"/>
        </w:rPr>
        <w:t>PSE_Difference</w:t>
      </w:r>
      <w:r>
        <w:t xml:space="preserve">, we normalize the estimated mean for each condition by dividing it by the velocity of the comparison stimulus. We then take the mean of these values for </w:t>
      </w:r>
      <w:r w:rsidR="0043048B" w:rsidRPr="00EA1CE7">
        <w:rPr>
          <w:rFonts w:ascii="Courier New" w:hAnsi="Courier New" w:cs="Courier New"/>
          <w:noProof/>
          <w:sz w:val="16"/>
          <w:szCs w:val="16"/>
        </w:rPr>
        <w:t>in</w:t>
      </w:r>
      <w:r w:rsidRPr="00EA1CE7">
        <w:rPr>
          <w:rFonts w:ascii="Courier New" w:hAnsi="Courier New" w:cs="Courier New"/>
          <w:noProof/>
          <w:sz w:val="16"/>
          <w:szCs w:val="16"/>
        </w:rPr>
        <w:t>congruent</w:t>
      </w:r>
      <w:r>
        <w:t xml:space="preserve"> and </w:t>
      </w:r>
      <w:r w:rsidRPr="00EA1CE7">
        <w:rPr>
          <w:rFonts w:ascii="Courier New" w:hAnsi="Courier New" w:cs="Courier New"/>
          <w:noProof/>
          <w:sz w:val="16"/>
          <w:szCs w:val="16"/>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2D9EC97D" w:rsidR="004851AE" w:rsidRDefault="004851AE" w:rsidP="00AC2868">
      <w:pPr>
        <w:jc w:val="both"/>
      </w:pPr>
      <w:r>
        <w:t xml:space="preserve">We follow the same procedure for </w:t>
      </w:r>
      <w:r w:rsidRPr="00FF4A22">
        <w:rPr>
          <w:rFonts w:ascii="Courier New" w:hAnsi="Courier New" w:cs="Courier New"/>
          <w:noProof/>
          <w:sz w:val="16"/>
          <w:szCs w:val="16"/>
        </w:rPr>
        <w:t>JND_Difference</w:t>
      </w:r>
      <w:r>
        <w:t xml:space="preserve">. While the standard deviation of the fitted </w:t>
      </w:r>
      <w:r w:rsidR="00FF4A22">
        <w:t>Cumulative</w:t>
      </w:r>
      <w:r>
        <w:t xml:space="preserve"> Gaussian is not the same as the JND, they are proportional. Since </w:t>
      </w:r>
      <w:r w:rsidRPr="00FF4A22">
        <w:rPr>
          <w:rFonts w:ascii="Courier New" w:hAnsi="Courier New" w:cs="Courier New"/>
          <w:noProof/>
          <w:sz w:val="16"/>
          <w:szCs w:val="16"/>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287BBEDE"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667B49">
        <w:rPr>
          <w:rFonts w:ascii="Courier New" w:hAnsi="Courier New" w:cs="Courier New"/>
          <w:noProof/>
          <w:sz w:val="16"/>
          <w:szCs w:val="16"/>
        </w:rPr>
        <w:t>no motion</w:t>
      </w:r>
      <w:r>
        <w:t xml:space="preserve"> condition, after normalizing it by adding the mean target velocity and dividing this sum by the mean target velocity, and </w:t>
      </w:r>
      <w:r w:rsidRPr="00D529F3">
        <w:rPr>
          <w:rFonts w:ascii="Courier New" w:hAnsi="Courier New" w:cs="Courier New"/>
          <w:noProof/>
          <w:sz w:val="16"/>
          <w:szCs w:val="16"/>
        </w:rPr>
        <w:t>Multiplicator_SD_Standard</w:t>
      </w:r>
      <w:r>
        <w:t xml:space="preserve"> is the mean standard deviation across participants for the </w:t>
      </w:r>
      <w:r w:rsidRPr="00667B49">
        <w:rPr>
          <w:rFonts w:ascii="Courier New" w:hAnsi="Courier New" w:cs="Courier New"/>
          <w:noProof/>
          <w:sz w:val="16"/>
          <w:szCs w:val="16"/>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5C757959" w:rsidR="004851AE" w:rsidRDefault="004851AE" w:rsidP="00AC2868">
      <w:pPr>
        <w:jc w:val="both"/>
      </w:pPr>
      <w:r>
        <w:t xml:space="preserve">To choose whether a Gaussian or a Cauchy function is more appropriate for </w:t>
      </w:r>
      <w:r w:rsidRPr="00D529F3">
        <w:rPr>
          <w:rFonts w:ascii="Courier New" w:hAnsi="Courier New" w:cs="Courier New"/>
          <w:noProof/>
          <w:sz w:val="16"/>
          <w:szCs w:val="16"/>
        </w:rPr>
        <w:t>ResponseFunction</w:t>
      </w:r>
      <w:r>
        <w:t xml:space="preserve"> and determine their standard deviation or scale, respectively, we can use the </w:t>
      </w:r>
      <w:r w:rsidRPr="00644B58">
        <w:rPr>
          <w:rFonts w:ascii="Courier New" w:hAnsi="Courier New" w:cs="Courier New"/>
          <w:noProof/>
          <w:sz w:val="16"/>
          <w:szCs w:val="16"/>
        </w:rPr>
        <w:t>fitdistr()</w:t>
      </w:r>
      <w:r w:rsidRPr="0043048B">
        <w:rPr>
          <w:rFonts w:ascii="Courier New" w:hAnsi="Courier New" w:cs="Courier New"/>
          <w:noProof/>
          <w:sz w:val="16"/>
          <w:szCs w:val="16"/>
        </w:rPr>
        <w:t xml:space="preserve"> </w:t>
      </w:r>
      <w:r>
        <w:t xml:space="preserve">function from 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644B58">
        <w:rPr>
          <w:rFonts w:ascii="Courier New" w:hAnsi="Courier New" w:cs="Courier New"/>
          <w:noProof/>
          <w:sz w:val="16"/>
          <w:szCs w:val="16"/>
        </w:rPr>
        <w:t>velH_Pest/velH</w:t>
      </w:r>
      <w:r>
        <w:t>, separately for each congruency condition, participant</w:t>
      </w:r>
      <w:r w:rsidR="00AC2868">
        <w:t>,</w:t>
      </w:r>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AC2868">
        <w:rPr>
          <w:rFonts w:ascii="Courier New" w:hAnsi="Courier New" w:cs="Courier New"/>
          <w:noProof/>
          <w:sz w:val="16"/>
          <w:szCs w:val="16"/>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lastRenderedPageBreak/>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4A1300A4" w:rsidR="004851AE" w:rsidRPr="00DA043D" w:rsidRDefault="004851AE" w:rsidP="004851AE">
      <w:r>
        <w:t xml:space="preserve">The whole package, including code and sample data, is available on </w:t>
      </w:r>
      <w:hyperlink r:id="rId12" w:history="1">
        <w:r w:rsidRPr="00F7517B">
          <w:rPr>
            <w:rStyle w:val="Hyperlink"/>
          </w:rPr>
          <w:t>GitHub</w:t>
        </w:r>
      </w:hyperlink>
      <w:r>
        <w:t>.</w:t>
      </w:r>
    </w:p>
    <w:p w14:paraId="61841D7C" w14:textId="77777777" w:rsidR="004851AE" w:rsidRDefault="004851AE" w:rsidP="006D0A02">
      <w:pPr>
        <w:pStyle w:val="Heading2"/>
        <w:rPr>
          <w:noProof/>
        </w:rPr>
      </w:pPr>
      <w:bookmarkStart w:id="9" w:name="_Toc57443009"/>
      <w:r>
        <w:rPr>
          <w:noProof/>
        </w:rPr>
        <w:t>Simulating the Data</w:t>
      </w:r>
      <w:bookmarkEnd w:id="9"/>
    </w:p>
    <w:p w14:paraId="246BFB09" w14:textId="72EDEA86"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r w:rsidR="00492090">
        <w:rPr>
          <w:noProof/>
        </w:rPr>
        <w:t xml:space="preserve"> The code is available on GitHub.</w:t>
      </w:r>
    </w:p>
    <w:p w14:paraId="3A3BA8BD"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dplyr)</w:t>
      </w:r>
    </w:p>
    <w:p w14:paraId="1DC53819"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ggplot2)</w:t>
      </w:r>
    </w:p>
    <w:p w14:paraId="3205DDF7"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quickpsy)</w:t>
      </w:r>
    </w:p>
    <w:p w14:paraId="2C4B1636" w14:textId="6A995E15" w:rsid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set.seed(45)</w:t>
      </w:r>
    </w:p>
    <w:p w14:paraId="18BB3714" w14:textId="77777777" w:rsidR="00A82310" w:rsidRPr="00A82310" w:rsidRDefault="00A82310" w:rsidP="00A82310">
      <w:pPr>
        <w:pStyle w:val="NoSpacing"/>
        <w:ind w:left="720"/>
        <w:jc w:val="both"/>
        <w:rPr>
          <w:rFonts w:ascii="Courier New" w:hAnsi="Courier New" w:cs="Courier New"/>
          <w:noProof/>
          <w:sz w:val="16"/>
          <w:szCs w:val="16"/>
        </w:rPr>
      </w:pPr>
    </w:p>
    <w:p w14:paraId="368A8FF1"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nParticipants = 5</w:t>
      </w:r>
    </w:p>
    <w:p w14:paraId="7CC0EC2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ID = paste0("S0",1:nParticipants)</w:t>
      </w:r>
    </w:p>
    <w:p w14:paraId="1031CCE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ConditionOfInterest = c(0,1)</w:t>
      </w:r>
    </w:p>
    <w:p w14:paraId="618E56E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tandardValues = c(5,8)</w:t>
      </w:r>
    </w:p>
    <w:p w14:paraId="2CA9342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reps = 100</w:t>
      </w:r>
    </w:p>
    <w:p w14:paraId="7242EAF9"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PSE_Difference = 0.1</w:t>
      </w:r>
    </w:p>
    <w:p w14:paraId="0C3D49B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JND_Difference = 0.25</w:t>
      </w:r>
    </w:p>
    <w:p w14:paraId="2642DE75"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PSE_Standard = 0</w:t>
      </w:r>
    </w:p>
    <w:p w14:paraId="6E5CFF93"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SD_Standard = 0.15</w:t>
      </w:r>
    </w:p>
    <w:p w14:paraId="00C598C7" w14:textId="26D11821"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Type_ResponseFunction = "</w:t>
      </w:r>
      <w:r w:rsidR="003341F0">
        <w:rPr>
          <w:rFonts w:ascii="Courier New" w:hAnsi="Courier New" w:cs="Courier New"/>
          <w:noProof/>
          <w:sz w:val="16"/>
          <w:szCs w:val="16"/>
        </w:rPr>
        <w:t>Cauchy</w:t>
      </w:r>
      <w:r w:rsidRPr="007A1841">
        <w:rPr>
          <w:rFonts w:ascii="Courier New" w:hAnsi="Courier New" w:cs="Courier New"/>
          <w:noProof/>
          <w:sz w:val="16"/>
          <w:szCs w:val="16"/>
        </w:rPr>
        <w:t>"</w:t>
      </w:r>
    </w:p>
    <w:p w14:paraId="3782ACD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ResponseFunction = 0.1</w:t>
      </w:r>
    </w:p>
    <w:p w14:paraId="2B2D5D78"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ean_Variability_Between = 0.2</w:t>
      </w:r>
    </w:p>
    <w:p w14:paraId="7299C465" w14:textId="09434EA5" w:rsidR="00A82310"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Variability_Between = 0.2</w:t>
      </w:r>
    </w:p>
    <w:p w14:paraId="762CCBA8" w14:textId="77777777" w:rsidR="00EF3100" w:rsidRPr="00104D08" w:rsidRDefault="00EF3100" w:rsidP="00EF3100">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3DFFF283" w14:textId="77777777" w:rsidR="00EF3100" w:rsidRDefault="00EF3100" w:rsidP="00EF3100">
      <w:pPr>
        <w:pStyle w:val="NoSpacing"/>
        <w:ind w:left="720"/>
        <w:jc w:val="both"/>
        <w:rPr>
          <w:rFonts w:ascii="Courier New" w:hAnsi="Courier New" w:cs="Courier New"/>
          <w:noProof/>
          <w:sz w:val="16"/>
          <w:szCs w:val="16"/>
        </w:rPr>
      </w:pPr>
      <w:r w:rsidRPr="00EF3100">
        <w:rPr>
          <w:rFonts w:ascii="Courier New" w:hAnsi="Courier New" w:cs="Courier New"/>
          <w:noProof/>
          <w:sz w:val="16"/>
          <w:szCs w:val="16"/>
        </w:rPr>
        <w:t xml:space="preserve">Psychometric = expand.grid(ID=ID, </w:t>
      </w:r>
    </w:p>
    <w:p w14:paraId="7BBF2820"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ConditionOfInterest=ConditionOfInterest, </w:t>
      </w:r>
    </w:p>
    <w:p w14:paraId="3818AA1B"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StandardValues=StandardValues, </w:t>
      </w:r>
    </w:p>
    <w:p w14:paraId="6910E019" w14:textId="6F735F37" w:rsidR="004851AE" w:rsidRPr="00FB4E66"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reps = 1:reps)</w:t>
      </w: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5EA3AF4D"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Psychometric = Psychometric %&gt;%</w:t>
      </w:r>
    </w:p>
    <w:p w14:paraId="488900DA"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lastRenderedPageBreak/>
        <w:t xml:space="preserve">  group_by(ID) %&gt;%#</w:t>
      </w:r>
    </w:p>
    <w:p w14:paraId="4AF289E8" w14:textId="2DA439F5"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mutate(PSE_Factor_ID = rnorm(1,1,Mean_Variability_Between),</w:t>
      </w:r>
    </w:p>
    <w:p w14:paraId="1415A108" w14:textId="10503909" w:rsidR="004851AE"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SD_Factor_ID = rnorm(1,1,SD_Variability_Between))</w:t>
      </w:r>
    </w:p>
    <w:p w14:paraId="70A8B741" w14:textId="77777777" w:rsidR="006C22AF" w:rsidRPr="00FB4E66" w:rsidRDefault="006C22AF" w:rsidP="006C22AF">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4A4F4862"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Psychometric = Psychometric %&gt;%</w:t>
      </w:r>
    </w:p>
    <w:p w14:paraId="5E98B63C"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utate(</w:t>
      </w:r>
    </w:p>
    <w:p w14:paraId="23940573"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_Standard = StandardValues+StandardValues*Multiplicator_PSE_Standard,</w:t>
      </w:r>
    </w:p>
    <w:p w14:paraId="00A1C49A"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_Standard = StandardValues*Multiplicator_SD_Standard,</w:t>
      </w:r>
    </w:p>
    <w:p w14:paraId="1F31606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 = (Mean_Standard + (ConditionOfInterest==1)*Mean_Standard*PSE_Difference)*</w:t>
      </w:r>
    </w:p>
    <w:p w14:paraId="590007C8" w14:textId="38BBFEF9" w:rsidR="0067398F" w:rsidRPr="0067398F" w:rsidRDefault="0067398F" w:rsidP="0067398F">
      <w:pPr>
        <w:pStyle w:val="NoSpacing"/>
        <w:ind w:left="5040" w:firstLine="720"/>
        <w:jc w:val="both"/>
        <w:rPr>
          <w:rFonts w:ascii="Courier New" w:hAnsi="Courier New" w:cs="Courier New"/>
          <w:noProof/>
          <w:sz w:val="16"/>
          <w:szCs w:val="16"/>
        </w:rPr>
      </w:pPr>
      <w:r w:rsidRPr="0067398F">
        <w:rPr>
          <w:rFonts w:ascii="Courier New" w:hAnsi="Courier New" w:cs="Courier New"/>
          <w:noProof/>
          <w:sz w:val="16"/>
          <w:szCs w:val="16"/>
        </w:rPr>
        <w:t>PSE_Factor_ID,</w:t>
      </w:r>
    </w:p>
    <w:p w14:paraId="45F223B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 = abs(SD_Standard + (ConditionOfInterest==1)*SD_Standard*JND_Difference)*</w:t>
      </w:r>
    </w:p>
    <w:p w14:paraId="47CE034B" w14:textId="444C80B3" w:rsidR="0004355D" w:rsidRDefault="0067398F" w:rsidP="0067398F">
      <w:pPr>
        <w:pStyle w:val="NoSpacing"/>
        <w:ind w:left="5760"/>
        <w:jc w:val="both"/>
        <w:rPr>
          <w:rFonts w:ascii="Courier New" w:hAnsi="Courier New" w:cs="Courier New"/>
          <w:noProof/>
          <w:sz w:val="16"/>
          <w:szCs w:val="16"/>
        </w:rPr>
      </w:pPr>
      <w:r w:rsidRPr="0067398F">
        <w:rPr>
          <w:rFonts w:ascii="Courier New" w:hAnsi="Courier New" w:cs="Courier New"/>
          <w:noProof/>
          <w:sz w:val="16"/>
          <w:szCs w:val="16"/>
        </w:rPr>
        <w:t>SD_Factor_ID)</w:t>
      </w:r>
    </w:p>
    <w:p w14:paraId="7B850273" w14:textId="77777777" w:rsidR="0067398F" w:rsidRPr="00571EA5" w:rsidRDefault="0067398F" w:rsidP="0067398F">
      <w:pPr>
        <w:pStyle w:val="NoSpacing"/>
        <w:jc w:val="both"/>
        <w:rPr>
          <w:rFonts w:ascii="Courier New" w:hAnsi="Courier New" w:cs="Courier New"/>
          <w:noProof/>
          <w:sz w:val="16"/>
          <w:szCs w:val="16"/>
        </w:rPr>
      </w:pPr>
    </w:p>
    <w:p w14:paraId="4C3AAC02" w14:textId="004DA6B0"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p>
    <w:p w14:paraId="3F22C95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if (Type_ResponseFunction == "normal"){</w:t>
      </w:r>
    </w:p>
    <w:p w14:paraId="34922BC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66A634BA"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1141AFB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55C2CC4A" w14:textId="77777777" w:rsid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norm(length(reps),</w:t>
      </w:r>
    </w:p>
    <w:p w14:paraId="266B4855" w14:textId="77777777" w:rsid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1,</w:t>
      </w:r>
    </w:p>
    <w:p w14:paraId="1FFDF743" w14:textId="0377CFCB" w:rsidR="00864EF6" w:rsidRP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6D0396A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3DB6C820"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 if (Type_ResponseFunction == "Cauchy"){</w:t>
      </w:r>
    </w:p>
    <w:p w14:paraId="2828567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2E89906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6E74DD2F"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2F2C1079" w14:textId="77777777" w:rsidR="00BA3462"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cauchy(length(reps),</w:t>
      </w:r>
    </w:p>
    <w:p w14:paraId="0E95F41D" w14:textId="77777777" w:rsidR="00BA3462"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1,</w:t>
      </w:r>
    </w:p>
    <w:p w14:paraId="14564F42" w14:textId="4880C1C1" w:rsidR="00864EF6" w:rsidRPr="00864EF6"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4E2B622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71606CF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w:t>
      </w:r>
    </w:p>
    <w:p w14:paraId="1B405B6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0EFF500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rint("distribution not valid")</w:t>
      </w:r>
    </w:p>
    <w:p w14:paraId="7170E3B6" w14:textId="617612B8" w:rsidR="004851AE"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w:t>
      </w:r>
    </w:p>
    <w:p w14:paraId="09B90EAA" w14:textId="77777777" w:rsidR="00864EF6" w:rsidRPr="00783C56" w:rsidRDefault="00864EF6" w:rsidP="00864EF6">
      <w:pPr>
        <w:pStyle w:val="NoSpacing"/>
        <w:jc w:val="both"/>
        <w:rPr>
          <w:rFonts w:ascii="Courier New" w:hAnsi="Courier New" w:cs="Courier New"/>
          <w:noProof/>
          <w:sz w:val="16"/>
          <w:szCs w:val="16"/>
        </w:rPr>
      </w:pPr>
    </w:p>
    <w:p w14:paraId="12D34CCE" w14:textId="173A043E" w:rsidR="004851AE" w:rsidRDefault="004851AE" w:rsidP="004851AE">
      <w:pPr>
        <w:jc w:val="both"/>
        <w:rPr>
          <w:noProof/>
        </w:rPr>
      </w:pPr>
      <w:r w:rsidRPr="00856393">
        <w:rPr>
          <w:noProof/>
        </w:rPr>
        <w:t>We then use these multipliers (</w:t>
      </w:r>
      <w:r w:rsidRPr="00E055FF">
        <w:rPr>
          <w:rFonts w:ascii="Courier New" w:hAnsi="Courier New" w:cs="Courier New"/>
          <w:noProof/>
          <w:sz w:val="16"/>
          <w:szCs w:val="16"/>
        </w:rPr>
        <w:t>staircase_factor</w:t>
      </w:r>
      <w:r w:rsidRPr="00294964">
        <w:rPr>
          <w:noProof/>
        </w:rPr>
        <w:t>)</w:t>
      </w:r>
      <w:r w:rsidRPr="00856393">
        <w:rPr>
          <w:noProof/>
        </w:rPr>
        <w:t xml:space="preserve"> to compute the test stimulus strengths presented in the experiment (</w:t>
      </w:r>
      <w:r w:rsidRPr="00E055FF">
        <w:rPr>
          <w:rFonts w:ascii="Courier New" w:hAnsi="Courier New" w:cs="Courier New"/>
          <w:noProof/>
          <w:sz w:val="16"/>
          <w:szCs w:val="16"/>
        </w:rPr>
        <w:t>Presented_TestStimulusStrength</w:t>
      </w:r>
      <w:r w:rsidRPr="00856393">
        <w:rPr>
          <w:noProof/>
        </w:rPr>
        <w:t>). Lastly, we compute the difference between test stimulus and standard stimulus for each trial (</w:t>
      </w:r>
      <w:r w:rsidRPr="00E055FF">
        <w:rPr>
          <w:rFonts w:ascii="Courier New" w:hAnsi="Courier New" w:cs="Courier New"/>
          <w:noProof/>
          <w:sz w:val="16"/>
          <w:szCs w:val="16"/>
        </w:rPr>
        <w:t>Difference</w:t>
      </w:r>
      <w:r w:rsidRPr="00856393">
        <w:rPr>
          <w:noProof/>
        </w:rPr>
        <w:t>).</w:t>
      </w:r>
      <w:r w:rsidR="00626A1B">
        <w:rPr>
          <w:noProof/>
        </w:rPr>
        <w:t xml:space="preserve"> </w:t>
      </w:r>
      <w:r w:rsidRPr="00856393">
        <w:rPr>
          <w:noProof/>
        </w:rPr>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E055FF">
        <w:rPr>
          <w:rFonts w:ascii="Courier New" w:hAnsi="Courier New" w:cs="Courier New"/>
          <w:noProof/>
          <w:sz w:val="16"/>
          <w:szCs w:val="16"/>
        </w:rPr>
        <w:t>AnswerProbability</w:t>
      </w:r>
      <w:r w:rsidRPr="00856393">
        <w:rPr>
          <w:noProof/>
        </w:rPr>
        <w:t>) to simulate binary answers (</w:t>
      </w:r>
      <w:r w:rsidRPr="00E055FF">
        <w:rPr>
          <w:rFonts w:ascii="Courier New" w:hAnsi="Courier New" w:cs="Courier New"/>
          <w:noProof/>
          <w:sz w:val="16"/>
          <w:szCs w:val="16"/>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fldChar w:fldCharType="separate"/>
      </w:r>
      <w:r w:rsidR="00E01B44">
        <w:rPr>
          <w:b/>
          <w:bCs/>
          <w:noProof/>
        </w:rPr>
        <w:t>Error! Reference source not found.</w:t>
      </w:r>
      <w:r>
        <w:rPr>
          <w:noProof/>
        </w:rPr>
        <w:fldChar w:fldCharType="end"/>
      </w:r>
      <w:r>
        <w:rPr>
          <w:noProof/>
        </w:rPr>
        <w:t xml:space="preserve"> illustrates the stimulated data set for five subjects, where both PSE and JND differ between conditions.</w:t>
      </w:r>
    </w:p>
    <w:p w14:paraId="2B6C6F2D"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Psychometric = Psychometric %&gt;%</w:t>
      </w:r>
    </w:p>
    <w:p w14:paraId="79F1DC59"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mutate(Presented_TestStimulusStrength = Mean*staircase_factor,</w:t>
      </w:r>
    </w:p>
    <w:p w14:paraId="4E9F3BB7"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Difference = Presented_TestStimulusStrength - StandardValues,</w:t>
      </w:r>
    </w:p>
    <w:p w14:paraId="432E4B64" w14:textId="47731114"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Probability = pnorm(Presented_TestStimulusStrength,Mean,SD),</w:t>
      </w:r>
    </w:p>
    <w:p w14:paraId="620F0DD3"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 = as.numeric(rbernoulli(length(AnswerProbability),AnswerProbability))</w:t>
      </w:r>
    </w:p>
    <w:p w14:paraId="219222F6" w14:textId="3E38EEE0" w:rsidR="004851AE"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w:t>
      </w:r>
    </w:p>
    <w:p w14:paraId="2930CA96" w14:textId="77777777" w:rsidR="00626A1B" w:rsidRPr="0066290C" w:rsidRDefault="00626A1B" w:rsidP="00626A1B">
      <w:pPr>
        <w:pStyle w:val="NoSpacing"/>
        <w:jc w:val="both"/>
        <w:rPr>
          <w:rFonts w:ascii="Courier New" w:hAnsi="Courier New" w:cs="Courier New"/>
          <w:noProof/>
          <w:sz w:val="16"/>
          <w:szCs w:val="16"/>
        </w:rPr>
      </w:pPr>
    </w:p>
    <w:p w14:paraId="7E53F448" w14:textId="60B3F82D"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w:t>
      </w:r>
      <w:r w:rsidR="00AD2E74">
        <w:rPr>
          <w:noProof/>
        </w:rPr>
        <w:t>not un</w:t>
      </w:r>
      <w:r>
        <w:rPr>
          <w:noProof/>
        </w:rPr>
        <w:t>likely</w:t>
      </w:r>
      <w:r w:rsidR="00294964">
        <w:rPr>
          <w:noProof/>
        </w:rPr>
        <w:t xml:space="preserve"> to</w:t>
      </w:r>
      <w:r>
        <w:rPr>
          <w:noProof/>
        </w:rPr>
        <w:t xml:space="preserve"> occur when the </w:t>
      </w:r>
      <w:r w:rsidR="00AD2E74">
        <w:rPr>
          <w:noProof/>
        </w:rPr>
        <w:t>C</w:t>
      </w:r>
      <w:r>
        <w:rPr>
          <w:noProof/>
        </w:rPr>
        <w:t xml:space="preserve">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C8C7FF9"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Psychometric = Psychometric %&gt;%</w:t>
      </w:r>
    </w:p>
    <w:p w14:paraId="35167C0D"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filter(abs(staircase_factor-1) &lt; 0.75) %&gt;%</w:t>
      </w:r>
    </w:p>
    <w:p w14:paraId="3AA1DDA8"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group_by(ID,ConditionOfInterest,StandardValues,Difference) %&gt;%</w:t>
      </w:r>
    </w:p>
    <w:p w14:paraId="6EC15530"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mutate(Yes = sum(Answer==1),</w:t>
      </w:r>
    </w:p>
    <w:p w14:paraId="39542139" w14:textId="6628B74F" w:rsidR="00AD2E74" w:rsidRDefault="00AD2E74" w:rsidP="00AD2E74">
      <w:pPr>
        <w:pStyle w:val="NoSpacing"/>
        <w:ind w:left="720"/>
        <w:jc w:val="both"/>
        <w:rPr>
          <w:rFonts w:ascii="Courier New" w:hAnsi="Courier New" w:cs="Courier New"/>
          <w:noProof/>
          <w:sz w:val="16"/>
          <w:szCs w:val="16"/>
        </w:rPr>
      </w:pPr>
      <w:r>
        <w:rPr>
          <w:rFonts w:ascii="Courier New" w:hAnsi="Courier New" w:cs="Courier New"/>
          <w:noProof/>
          <w:sz w:val="16"/>
          <w:szCs w:val="16"/>
        </w:rPr>
        <w:t xml:space="preserve">  </w:t>
      </w:r>
      <w:r w:rsidRPr="00AD2E74">
        <w:rPr>
          <w:rFonts w:ascii="Courier New" w:hAnsi="Courier New" w:cs="Courier New"/>
          <w:noProof/>
          <w:sz w:val="16"/>
          <w:szCs w:val="16"/>
        </w:rPr>
        <w:t>Total = length(ConditionOfInterest))</w:t>
      </w:r>
    </w:p>
    <w:p w14:paraId="430D4D68" w14:textId="77777777" w:rsidR="00AD2E74" w:rsidRDefault="00AD2E74" w:rsidP="00AD2E74">
      <w:pPr>
        <w:pStyle w:val="NoSpacing"/>
        <w:ind w:left="720"/>
        <w:jc w:val="both"/>
        <w:rPr>
          <w:rFonts w:ascii="Courier New" w:hAnsi="Courier New" w:cs="Courier New"/>
          <w:noProof/>
          <w:sz w:val="16"/>
          <w:szCs w:val="16"/>
        </w:rPr>
      </w:pPr>
    </w:p>
    <w:p w14:paraId="10CECC5F" w14:textId="70C7E1E5" w:rsidR="003341F0" w:rsidRDefault="003341F0" w:rsidP="00AD2E74">
      <w:pPr>
        <w:jc w:val="both"/>
        <w:rPr>
          <w:noProof/>
        </w:rPr>
      </w:pPr>
      <w:r>
        <w:rPr>
          <w:noProof/>
        </w:rPr>
        <w:t xml:space="preserve">We also pack the above code in a function that allows to comfortably simulate full data sets based on the above parameters. This function can be found </w:t>
      </w:r>
      <w:hyperlink r:id="rId13" w:history="1">
        <w:r w:rsidRPr="003341F0">
          <w:rPr>
            <w:rStyle w:val="Hyperlink"/>
            <w:noProof/>
          </w:rPr>
          <w:t>here (on GitHub)</w:t>
        </w:r>
      </w:hyperlink>
      <w:r>
        <w:rPr>
          <w:noProof/>
        </w:rPr>
        <w:t>.</w:t>
      </w:r>
    </w:p>
    <w:p w14:paraId="6A8F5B00" w14:textId="066DE8D5" w:rsidR="004851AE" w:rsidRDefault="004851AE" w:rsidP="00AD2E74">
      <w:pPr>
        <w:jc w:val="both"/>
        <w:rPr>
          <w:noProof/>
        </w:rPr>
      </w:pPr>
      <w:r>
        <w:rPr>
          <w:noProof/>
        </w:rPr>
        <w:t>Now, we can inspect these psychometric functions visually to verify whether the values chosen above give rise to the expected psychometric functions in terms of PSE and slopes.</w:t>
      </w:r>
      <w:r w:rsidR="00E50F19">
        <w:rPr>
          <w:noProof/>
        </w:rPr>
        <w:t xml:space="preserve"> </w:t>
      </w:r>
      <w:r>
        <w:rPr>
          <w:noProof/>
        </w:rPr>
        <w:t xml:space="preserve">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71D35C29" w14:textId="77777777" w:rsid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sychometricFunctions = quickpsy(Psychometric,</w:t>
      </w:r>
    </w:p>
    <w:p w14:paraId="52FB44F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Difference,</w:t>
      </w:r>
    </w:p>
    <w:p w14:paraId="2262ABA7"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Answer,</w:t>
      </w:r>
    </w:p>
    <w:p w14:paraId="00AC748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 xml:space="preserve">grouping = .(ConditionOfInterest,ID,StandardValues), </w:t>
      </w:r>
    </w:p>
    <w:p w14:paraId="761D9C49" w14:textId="2F89A743"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bootstrap = "none")</w:t>
      </w:r>
    </w:p>
    <w:p w14:paraId="4EE28297" w14:textId="77777777" w:rsidR="00EC4E07" w:rsidRPr="00BB7867" w:rsidRDefault="00EC4E07" w:rsidP="00BB7867">
      <w:pPr>
        <w:pStyle w:val="NoSpacing"/>
        <w:ind w:left="720" w:firstLine="720"/>
        <w:jc w:val="both"/>
        <w:rPr>
          <w:rFonts w:ascii="Courier New" w:hAnsi="Courier New" w:cs="Courier New"/>
          <w:noProof/>
          <w:sz w:val="16"/>
          <w:szCs w:val="16"/>
        </w:rPr>
      </w:pPr>
    </w:p>
    <w:p w14:paraId="6901977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lot(PsychometricFunctions) +</w:t>
      </w:r>
    </w:p>
    <w:p w14:paraId="7D1D0001"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scale_color_manual(name = "",</w:t>
      </w:r>
    </w:p>
    <w:p w14:paraId="5C961AA7"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values = c(Red,BlauUB),</w:t>
      </w:r>
    </w:p>
    <w:p w14:paraId="05894EE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labels = c("Control","Experimental")) +</w:t>
      </w:r>
    </w:p>
    <w:p w14:paraId="7FA51D1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xlab("Difference between Comparison and Test") +</w:t>
      </w:r>
    </w:p>
    <w:p w14:paraId="7C5A7430"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ylab("Probability to choose Test") +</w:t>
      </w:r>
    </w:p>
    <w:p w14:paraId="35285E7B"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vline(linetype = 2, xintercept = 0, color = "grey") +</w:t>
      </w:r>
    </w:p>
    <w:p w14:paraId="2D8611DB" w14:textId="478D8D9C" w:rsidR="004851AE"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hline(linetype = 2, yintercept = 0.5, color = "grey")</w:t>
      </w:r>
    </w:p>
    <w:p w14:paraId="1C7E699F" w14:textId="77777777" w:rsidR="00BB7867" w:rsidRPr="001460B7" w:rsidRDefault="00BB7867" w:rsidP="00BB7867">
      <w:pPr>
        <w:pStyle w:val="NoSpacing"/>
        <w:jc w:val="both"/>
        <w:rPr>
          <w:rFonts w:ascii="Courier New" w:hAnsi="Courier New" w:cs="Courier New"/>
          <w:noProof/>
          <w:sz w:val="16"/>
          <w:szCs w:val="16"/>
        </w:rPr>
      </w:pPr>
    </w:p>
    <w:p w14:paraId="2C5B9706" w14:textId="406D0E04" w:rsidR="0000500A"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rsidR="00E01B44">
        <w:t xml:space="preserve">Figure </w:t>
      </w:r>
      <w:r w:rsidR="00E01B44">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r w:rsidR="00FB7481">
        <w:rPr>
          <w:noProof/>
        </w:rPr>
        <w:t>Both is in line with the values we chose for our simulations.</w:t>
      </w:r>
    </w:p>
    <w:p w14:paraId="406A6147" w14:textId="77777777" w:rsidR="0000500A" w:rsidRDefault="0000500A" w:rsidP="0000500A">
      <w:pPr>
        <w:keepNext/>
        <w:jc w:val="both"/>
      </w:pPr>
      <w:r>
        <w:rPr>
          <w:noProof/>
        </w:rPr>
        <w:lastRenderedPageBreak/>
        <w:drawing>
          <wp:inline distT="0" distB="0" distL="0" distR="0" wp14:anchorId="1439C559" wp14:editId="684144E0">
            <wp:extent cx="594360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2476500"/>
                    </a:xfrm>
                    <a:prstGeom prst="rect">
                      <a:avLst/>
                    </a:prstGeom>
                    <a:noFill/>
                    <a:ln>
                      <a:noFill/>
                    </a:ln>
                  </pic:spPr>
                </pic:pic>
              </a:graphicData>
            </a:graphic>
          </wp:inline>
        </w:drawing>
      </w:r>
    </w:p>
    <w:p w14:paraId="12981B85" w14:textId="64118029" w:rsidR="0000500A" w:rsidRPr="00C33157" w:rsidRDefault="0000500A" w:rsidP="0000500A">
      <w:pPr>
        <w:pStyle w:val="Caption"/>
        <w:jc w:val="both"/>
        <w:rPr>
          <w:noProof/>
        </w:rPr>
      </w:pPr>
      <w:bookmarkStart w:id="10" w:name="_Ref45511606"/>
      <w:r>
        <w:t xml:space="preserve">Figure </w:t>
      </w:r>
      <w:fldSimple w:instr=" SEQ Figure \* ARABIC ">
        <w:r w:rsidR="00E01B44">
          <w:rPr>
            <w:noProof/>
          </w:rPr>
          <w:t>3</w:t>
        </w:r>
      </w:fldSimple>
      <w:bookmarkEnd w:id="10"/>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bookmarkStart w:id="11" w:name="_Toc57443010"/>
      <w:r>
        <w:t>Analyzing Psychophysical Data</w:t>
      </w:r>
      <w:bookmarkEnd w:id="11"/>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EC4E07">
        <w:t>t test</w:t>
      </w:r>
      <w:r>
        <w:t xml:space="preserve"> or an </w:t>
      </w:r>
      <w:r w:rsidRPr="00EC4E07">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12"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12"/>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54B4DDD4" w:rsidR="00517177" w:rsidRDefault="00517177" w:rsidP="00376144">
      <w:pPr>
        <w:jc w:val="both"/>
      </w:pPr>
      <w:r>
        <w:t>In the following, we will discuss</w:t>
      </w:r>
      <w:r w:rsidR="006648A9">
        <w:t xml:space="preserve"> R implementations,</w:t>
      </w:r>
      <w:r>
        <w:t xml:space="preserve"> advantages and limitations of both methods and illustrate them with </w:t>
      </w:r>
      <w:r w:rsidR="004E458E">
        <w:t xml:space="preserve">the </w:t>
      </w:r>
      <w:r>
        <w:t>data simulated above.</w:t>
      </w:r>
      <w:r w:rsidR="00E50F19">
        <w:t xml:space="preserve"> The code snippets throughout this chapter </w:t>
      </w:r>
      <w:hyperlink r:id="rId15" w:history="1">
        <w:r w:rsidR="00E50F19" w:rsidRPr="000567AC">
          <w:rPr>
            <w:rStyle w:val="Hyperlink"/>
          </w:rPr>
          <w:t>can be found here</w:t>
        </w:r>
        <w:r w:rsidR="000567AC" w:rsidRPr="000567AC">
          <w:rPr>
            <w:rStyle w:val="Hyperlink"/>
          </w:rPr>
          <w:t xml:space="preserve"> (GitHub)</w:t>
        </w:r>
        <w:r w:rsidR="00E50F19" w:rsidRPr="000567AC">
          <w:rPr>
            <w:rStyle w:val="Hyperlink"/>
          </w:rPr>
          <w:t>.</w:t>
        </w:r>
      </w:hyperlink>
    </w:p>
    <w:p w14:paraId="5A3E9A09" w14:textId="46E18322" w:rsidR="005C4DF0" w:rsidRDefault="005C4DF0" w:rsidP="005C4DF0">
      <w:pPr>
        <w:keepNext/>
      </w:pPr>
    </w:p>
    <w:p w14:paraId="263D4C4D" w14:textId="7737756A" w:rsidR="00517177" w:rsidRDefault="003C5BC8" w:rsidP="00517177">
      <w:pPr>
        <w:pStyle w:val="Heading2"/>
      </w:pPr>
      <w:bookmarkStart w:id="13" w:name="_Toc57443011"/>
      <w:r>
        <w:t>Two-Step Approach</w:t>
      </w:r>
      <w:bookmarkEnd w:id="13"/>
    </w:p>
    <w:p w14:paraId="40BA0031" w14:textId="5C663788" w:rsidR="00E50F19"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w:t>
      </w:r>
      <w:r w:rsidR="007E6507">
        <w:t>the parameters of the</w:t>
      </w:r>
      <w:r w:rsidR="00517177">
        <w:t xml:space="preserve"> psychometric functions with the best fits for the observed (or simulated) data.</w:t>
      </w:r>
      <w:r w:rsidR="000567AC">
        <w:t xml:space="preserve"> We first simulate a new dataset with the simulation function set up above and extract the means and standard deviation with the quickpsy package</w:t>
      </w:r>
      <w:r w:rsidR="007E6507">
        <w:t xml:space="preserve"> </w:t>
      </w:r>
      <w:r w:rsidR="007E6507">
        <w:lastRenderedPageBreak/>
        <w:fldChar w:fldCharType="begin" w:fldLock="1"/>
      </w:r>
      <w:r w:rsidR="00343A5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7E6507">
        <w:fldChar w:fldCharType="separate"/>
      </w:r>
      <w:r w:rsidR="007E6507" w:rsidRPr="007E6507">
        <w:rPr>
          <w:noProof/>
        </w:rPr>
        <w:t>(Linares &amp; López-Moliner, 2016)</w:t>
      </w:r>
      <w:r w:rsidR="007E6507">
        <w:fldChar w:fldCharType="end"/>
      </w:r>
      <w:r w:rsidR="00902334">
        <w:t>.</w:t>
      </w:r>
      <w:r w:rsidR="007E6507">
        <w:t xml:space="preserve"> Quickpsy fits Cumulative Gaussian distributions by means of direct likelikihood maximization </w:t>
      </w:r>
      <w:r w:rsidR="007E6507">
        <w:fldChar w:fldCharType="begin" w:fldLock="1"/>
      </w:r>
      <w:r w:rsidR="007E6507">
        <w:instrText>ADDIN CSL_CITATION {"citationItems":[{"id":"ITEM-1","itemData":{"ISBN":"9781461444749","author":[{"dropping-particle":"","family":"Knoblauch","given":"Kenneth","non-dropping-particle":"","parse-names":false,"suffix":""},{"dropping-particle":"","family":"Maloney","given":"Laurence T.","non-dropping-particle":"","parse-names":false,"suffix":""}],"id":"ITEM-1","issued":{"date-parts":[["2012"]]},"number-of-pages":"375","publisher":"Springer","publisher-place":"New York","title":"Modelling psychophysical data in R","type":"book"},"uris":["http://www.mendeley.com/documents/?uuid=0ea6b55d-c24f-4860-a5ca-3bb9df6a6fcb"]}],"mendeley":{"formattedCitation":"(Knoblauch &amp; Maloney, 2012)","plainTextFormattedCitation":"(Knoblauch &amp; Maloney, 2012)","previouslyFormattedCitation":"(Knoblauch &amp; Maloney, 2012)"},"properties":{"noteIndex":0},"schema":"https://github.com/citation-style-language/schema/raw/master/csl-citation.json"}</w:instrText>
      </w:r>
      <w:r w:rsidR="007E6507">
        <w:fldChar w:fldCharType="separate"/>
      </w:r>
      <w:r w:rsidR="007E6507" w:rsidRPr="007E6507">
        <w:rPr>
          <w:noProof/>
        </w:rPr>
        <w:t>(Knoblauch &amp; Maloney, 2012)</w:t>
      </w:r>
      <w:r w:rsidR="007E6507">
        <w:fldChar w:fldCharType="end"/>
      </w:r>
      <w:r w:rsidR="007E6507">
        <w:t xml:space="preserve"> and provides means and standard deviations of these Cumulative Gaussians as parameters, with means being interpreted as PSEs and standard deviations being interpreted as measure of sensitivity that is not equivalent, but proportional to JNDs.</w:t>
      </w:r>
    </w:p>
    <w:p w14:paraId="16B17D1E" w14:textId="429A96F3" w:rsidR="00E50F19" w:rsidRPr="00E50F19" w:rsidRDefault="00E50F19" w:rsidP="00E50F19">
      <w:pPr>
        <w:pStyle w:val="NoSpacing"/>
        <w:ind w:left="720"/>
        <w:jc w:val="both"/>
        <w:rPr>
          <w:rFonts w:ascii="Courier New" w:hAnsi="Courier New" w:cs="Courier New"/>
          <w:noProof/>
          <w:sz w:val="16"/>
          <w:szCs w:val="16"/>
        </w:rPr>
      </w:pPr>
      <w:r w:rsidRPr="00E50F19">
        <w:rPr>
          <w:rFonts w:ascii="Courier New" w:hAnsi="Courier New" w:cs="Courier New"/>
          <w:noProof/>
          <w:sz w:val="16"/>
          <w:szCs w:val="16"/>
        </w:rPr>
        <w:t>set.seed(</w:t>
      </w:r>
      <w:r w:rsidR="00AD64E6">
        <w:rPr>
          <w:rFonts w:ascii="Courier New" w:hAnsi="Courier New" w:cs="Courier New"/>
          <w:noProof/>
          <w:sz w:val="16"/>
          <w:szCs w:val="16"/>
        </w:rPr>
        <w:t>34</w:t>
      </w:r>
      <w:r w:rsidRPr="00E50F19">
        <w:rPr>
          <w:rFonts w:ascii="Courier New" w:hAnsi="Courier New" w:cs="Courier New"/>
          <w:noProof/>
          <w:sz w:val="16"/>
          <w:szCs w:val="16"/>
        </w:rPr>
        <w:t>)</w:t>
      </w:r>
    </w:p>
    <w:p w14:paraId="3219B83A" w14:textId="77777777" w:rsidR="00E50F19" w:rsidRPr="00E50F19" w:rsidRDefault="00E50F19" w:rsidP="006B3507">
      <w:pPr>
        <w:pStyle w:val="NoSpacing"/>
        <w:jc w:val="both"/>
        <w:rPr>
          <w:rFonts w:ascii="Courier New" w:hAnsi="Courier New" w:cs="Courier New"/>
          <w:noProof/>
          <w:sz w:val="16"/>
          <w:szCs w:val="16"/>
        </w:rPr>
      </w:pPr>
    </w:p>
    <w:p w14:paraId="3D63DB15" w14:textId="77777777" w:rsidR="00E732D5" w:rsidRPr="00E732D5" w:rsidRDefault="00E732D5" w:rsidP="00E732D5">
      <w:pPr>
        <w:pStyle w:val="NoSpacing"/>
        <w:ind w:firstLine="720"/>
        <w:jc w:val="both"/>
        <w:rPr>
          <w:rFonts w:ascii="Courier New" w:hAnsi="Courier New" w:cs="Courier New"/>
          <w:noProof/>
          <w:sz w:val="16"/>
          <w:szCs w:val="16"/>
        </w:rPr>
      </w:pPr>
      <w:r w:rsidRPr="00E732D5">
        <w:rPr>
          <w:rFonts w:ascii="Courier New" w:hAnsi="Courier New" w:cs="Courier New"/>
          <w:noProof/>
          <w:sz w:val="16"/>
          <w:szCs w:val="16"/>
        </w:rPr>
        <w:t>Psychometric = SimulatePsychometricData(nParticipants = 10,</w:t>
      </w:r>
    </w:p>
    <w:p w14:paraId="3AD89B48"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ConditionOfInterest = c(0,1),</w:t>
      </w:r>
    </w:p>
    <w:p w14:paraId="22C9ED27"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tandardValues = c(5,6,7,8),</w:t>
      </w:r>
    </w:p>
    <w:p w14:paraId="379BBC66"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reps = 50,</w:t>
      </w:r>
    </w:p>
    <w:p w14:paraId="6C97569D"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PSE_Difference = 0.1,</w:t>
      </w:r>
    </w:p>
    <w:p w14:paraId="04E2C2C5"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JND_Difference = 0.25,</w:t>
      </w:r>
    </w:p>
    <w:p w14:paraId="0A56AB4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PSE_Standard = 0,</w:t>
      </w:r>
    </w:p>
    <w:p w14:paraId="39F48C1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SD_Standard = 0.15,</w:t>
      </w:r>
    </w:p>
    <w:p w14:paraId="75B03AE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Type_ResponseFunction = "normal",</w:t>
      </w:r>
    </w:p>
    <w:p w14:paraId="04CFBDBB"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ResponseFunction = 0.1,</w:t>
      </w:r>
    </w:p>
    <w:p w14:paraId="30AE694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ean_Variability_Between = 0.2,</w:t>
      </w:r>
    </w:p>
    <w:p w14:paraId="4C9573DD" w14:textId="2E0A9BEB" w:rsidR="00804B59" w:rsidRPr="00E50F19"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Variability_Between = 0.2)</w:t>
      </w:r>
    </w:p>
    <w:p w14:paraId="0CBFD4EA" w14:textId="77777777" w:rsidR="00804B59" w:rsidRDefault="00804B59" w:rsidP="00804B59">
      <w:pPr>
        <w:pStyle w:val="NoSpacing"/>
        <w:ind w:left="720"/>
        <w:jc w:val="both"/>
        <w:rPr>
          <w:rFonts w:ascii="Courier New" w:hAnsi="Courier New" w:cs="Courier New"/>
          <w:noProof/>
          <w:sz w:val="16"/>
          <w:szCs w:val="16"/>
        </w:rPr>
      </w:pPr>
      <w:r w:rsidRPr="00804B59">
        <w:rPr>
          <w:rFonts w:ascii="Courier New" w:hAnsi="Courier New" w:cs="Courier New"/>
          <w:noProof/>
          <w:sz w:val="16"/>
          <w:szCs w:val="16"/>
        </w:rPr>
        <w:t>PsychometricFunctions = quickpsy(Psychometric,</w:t>
      </w:r>
    </w:p>
    <w:p w14:paraId="62B87770"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Difference,</w:t>
      </w:r>
    </w:p>
    <w:p w14:paraId="5A616A85"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Answer,</w:t>
      </w:r>
    </w:p>
    <w:p w14:paraId="4C0AAAF6"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 xml:space="preserve">grouping = .(ConditionOfInterest,ID,StandardValues), </w:t>
      </w:r>
    </w:p>
    <w:p w14:paraId="6F456C42" w14:textId="7245976B" w:rsidR="00E437AC"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bootstrap = "none")</w:t>
      </w:r>
    </w:p>
    <w:p w14:paraId="72CEE379" w14:textId="77777777" w:rsidR="00B25DC1" w:rsidRPr="00804B59" w:rsidRDefault="00B25DC1" w:rsidP="00B25DC1">
      <w:pPr>
        <w:pStyle w:val="NoSpacing"/>
        <w:jc w:val="both"/>
        <w:rPr>
          <w:rFonts w:ascii="Courier New" w:hAnsi="Courier New" w:cs="Courier New"/>
          <w:noProof/>
          <w:sz w:val="16"/>
          <w:szCs w:val="16"/>
        </w:rPr>
      </w:pPr>
    </w:p>
    <w:p w14:paraId="49B53AAE"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sychometricFunctions$par</w:t>
      </w:r>
    </w:p>
    <w:p w14:paraId="4898FA67"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 = Parameters %&gt;%</w:t>
      </w:r>
    </w:p>
    <w:p w14:paraId="2FCB2F6A"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filter(parn == "p1") %&gt;%</w:t>
      </w:r>
    </w:p>
    <w:p w14:paraId="20E6C1DD"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select(ID,ConditionOfInterest,Mean=par, StandardValues)</w:t>
      </w:r>
    </w:p>
    <w:p w14:paraId="4FA7F248"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SD = Parameters$par[Parameters$parn == "p2"]</w:t>
      </w:r>
    </w:p>
    <w:p w14:paraId="1F7DC2B0" w14:textId="0D5F6BD8" w:rsidR="005A44E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arameters2</w:t>
      </w:r>
    </w:p>
    <w:p w14:paraId="20B8F6F1" w14:textId="77777777" w:rsidR="005532A1" w:rsidRDefault="005532A1" w:rsidP="005532A1">
      <w:pPr>
        <w:pStyle w:val="NoSpacing"/>
        <w:ind w:left="720"/>
        <w:jc w:val="both"/>
        <w:rPr>
          <w:rFonts w:ascii="Courier New" w:hAnsi="Courier New" w:cs="Courier New"/>
          <w:noProof/>
          <w:sz w:val="16"/>
          <w:szCs w:val="16"/>
        </w:rPr>
      </w:pPr>
    </w:p>
    <w:p w14:paraId="5E9A1807" w14:textId="7EAE85E7" w:rsidR="005A44E1" w:rsidRDefault="004C66FB" w:rsidP="00CD2FA9">
      <w:pPr>
        <w:rPr>
          <w:noProof/>
        </w:rPr>
      </w:pPr>
      <w:r>
        <w:rPr>
          <w:noProof/>
        </w:rPr>
        <w:t>Then, we compute a t-test over the computed PSEs and standard deviations</w:t>
      </w:r>
      <w:r w:rsidR="001463F7">
        <w:rPr>
          <w:noProof/>
        </w:rPr>
        <w:t xml:space="preserve"> to determine whether </w:t>
      </w:r>
      <w:r>
        <w:rPr>
          <w:noProof/>
        </w:rPr>
        <w:t xml:space="preserve"> </w:t>
      </w:r>
    </w:p>
    <w:p w14:paraId="65C29CE5"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PSE = (Parameters %&gt;% filter(ConditionOfInterest == 0))$Mean</w:t>
      </w:r>
    </w:p>
    <w:p w14:paraId="7609F90B"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PSE = (Parameters %&gt;% filter(ConditionOfInterest == 1))$Mean</w:t>
      </w:r>
    </w:p>
    <w:p w14:paraId="494AEAE3" w14:textId="628113C4"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PSE, CoI_PSE)</w:t>
      </w:r>
    </w:p>
    <w:p w14:paraId="4F766920"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SD = (Parameters %&gt;% filter(ConditionOfInterest == 0))$SD</w:t>
      </w:r>
    </w:p>
    <w:p w14:paraId="0CABD5EE"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SD = (Parameters %&gt;% filter(ConditionOfInterest == 1))$SD</w:t>
      </w:r>
    </w:p>
    <w:p w14:paraId="6175D8B2" w14:textId="373AD51E"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SD, CoI_SD)</w:t>
      </w:r>
    </w:p>
    <w:p w14:paraId="51FD8079" w14:textId="77777777" w:rsidR="00C83E3B" w:rsidRDefault="00C83E3B" w:rsidP="00C83E3B">
      <w:pPr>
        <w:pStyle w:val="NoSpacing"/>
        <w:jc w:val="both"/>
        <w:rPr>
          <w:rFonts w:ascii="Courier New" w:hAnsi="Courier New" w:cs="Courier New"/>
          <w:noProof/>
          <w:sz w:val="16"/>
          <w:szCs w:val="16"/>
        </w:rPr>
      </w:pPr>
    </w:p>
    <w:p w14:paraId="4D8C7202" w14:textId="5FC5402F" w:rsidR="00C612F7" w:rsidRDefault="00C612F7" w:rsidP="00FB2805">
      <w:pPr>
        <w:pStyle w:val="NoSpacing"/>
        <w:ind w:left="720"/>
        <w:jc w:val="both"/>
        <w:rPr>
          <w:rFonts w:ascii="Courier New" w:hAnsi="Courier New" w:cs="Courier New"/>
          <w:noProof/>
          <w:sz w:val="16"/>
          <w:szCs w:val="16"/>
        </w:rPr>
      </w:pPr>
    </w:p>
    <w:p w14:paraId="37DD1E92" w14:textId="4B9EAAE6" w:rsidR="00FB2805" w:rsidRDefault="006C2541" w:rsidP="00B05058">
      <w:pPr>
        <w:rPr>
          <w:noProof/>
        </w:rPr>
      </w:pPr>
      <w:r>
        <w:rPr>
          <w:noProof/>
        </w:rPr>
        <w:t xml:space="preserve">Please not that these </w:t>
      </w:r>
      <w:r w:rsidR="00C612F7" w:rsidRPr="001463F7">
        <w:rPr>
          <w:noProof/>
        </w:rPr>
        <w:t xml:space="preserve">t tests are equivalent to Linear </w:t>
      </w:r>
      <w:r w:rsidR="00AF71F1">
        <w:rPr>
          <w:noProof/>
        </w:rPr>
        <w:t xml:space="preserve">Regression </w:t>
      </w:r>
      <w:r w:rsidR="00C612F7" w:rsidRPr="001463F7">
        <w:rPr>
          <w:noProof/>
        </w:rPr>
        <w:t>Model</w:t>
      </w:r>
      <w:r w:rsidR="00AF71F1">
        <w:rPr>
          <w:noProof/>
        </w:rPr>
        <w:t>s</w:t>
      </w:r>
      <w:r w:rsidR="00B05058">
        <w:rPr>
          <w:noProof/>
        </w:rPr>
        <w:t xml:space="preserve"> with Mean or SD (respectively) as dependent variable and </w:t>
      </w:r>
      <w:r w:rsidR="00B05058" w:rsidRPr="00EF1D4D">
        <w:rPr>
          <w:rFonts w:ascii="Courier New" w:hAnsi="Courier New" w:cs="Courier New"/>
          <w:noProof/>
          <w:sz w:val="16"/>
          <w:szCs w:val="16"/>
        </w:rPr>
        <w:t>ConditionOfInterest</w:t>
      </w:r>
      <w:r w:rsidR="00B05058">
        <w:rPr>
          <w:noProof/>
        </w:rPr>
        <w:t xml:space="preserve"> as fixed effect.</w:t>
      </w:r>
    </w:p>
    <w:p w14:paraId="7AF1941B"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Mean = lm(Mean ~ ConditionOfInterest, Parameters)</w:t>
      </w:r>
    </w:p>
    <w:p w14:paraId="20CBCEAA"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SD = lm(SD ~ ConditionOfInterest, Parameters)</w:t>
      </w:r>
    </w:p>
    <w:p w14:paraId="45C4172A" w14:textId="77777777" w:rsidR="00B05058" w:rsidRPr="00B05058" w:rsidRDefault="00B05058" w:rsidP="001463F7">
      <w:pPr>
        <w:pStyle w:val="NoSpacing"/>
        <w:ind w:left="720"/>
        <w:jc w:val="both"/>
        <w:rPr>
          <w:rFonts w:ascii="Courier New" w:hAnsi="Courier New" w:cs="Courier New"/>
          <w:noProof/>
          <w:sz w:val="16"/>
          <w:szCs w:val="16"/>
        </w:rPr>
      </w:pPr>
    </w:p>
    <w:p w14:paraId="0EB98412"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summary(LM_Mean)</w:t>
      </w:r>
    </w:p>
    <w:p w14:paraId="25F361B8" w14:textId="52C04F99" w:rsidR="0004040C" w:rsidRDefault="00B05058" w:rsidP="00A04409">
      <w:pPr>
        <w:pStyle w:val="NoSpacing"/>
        <w:ind w:firstLine="720"/>
        <w:jc w:val="both"/>
        <w:rPr>
          <w:rFonts w:ascii="Courier New" w:hAnsi="Courier New" w:cs="Courier New"/>
          <w:noProof/>
          <w:sz w:val="16"/>
          <w:szCs w:val="16"/>
        </w:rPr>
      </w:pPr>
      <w:r w:rsidRPr="00B05058">
        <w:rPr>
          <w:rFonts w:ascii="Courier New" w:hAnsi="Courier New" w:cs="Courier New"/>
          <w:noProof/>
          <w:sz w:val="16"/>
          <w:szCs w:val="16"/>
        </w:rPr>
        <w:t>summary(LM_SD)</w:t>
      </w:r>
    </w:p>
    <w:p w14:paraId="36BA9459" w14:textId="77777777" w:rsidR="00A04409" w:rsidRDefault="00A04409" w:rsidP="009E6EB5">
      <w:pPr>
        <w:pStyle w:val="NoSpacing"/>
        <w:jc w:val="both"/>
        <w:rPr>
          <w:rFonts w:ascii="Courier New" w:hAnsi="Courier New" w:cs="Courier New"/>
          <w:noProof/>
          <w:sz w:val="16"/>
          <w:szCs w:val="16"/>
        </w:rPr>
      </w:pPr>
    </w:p>
    <w:p w14:paraId="616CE05F" w14:textId="7D4B7479"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w:t>
      </w:r>
      <w:r w:rsidR="00D0181F">
        <w:rPr>
          <w:noProof/>
        </w:rPr>
        <w:t xml:space="preserve">many </w:t>
      </w:r>
      <w:r w:rsidR="008459C4">
        <w:rPr>
          <w:noProof/>
        </w:rPr>
        <w:t xml:space="preserve">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w:t>
      </w:r>
      <w:r w:rsidR="00F61FE4">
        <w:rPr>
          <w:noProof/>
        </w:rPr>
        <w:t xml:space="preserve">such </w:t>
      </w:r>
      <w:r w:rsidR="00376144">
        <w:rPr>
          <w:noProof/>
        </w:rPr>
        <w:t>threshold substantially sooner or later than others.</w:t>
      </w:r>
      <w:r w:rsidR="008459C4">
        <w:rPr>
          <w:noProof/>
        </w:rPr>
        <w:t xml:space="preserve"> </w:t>
      </w:r>
      <w:r w:rsidR="008459C4">
        <w:rPr>
          <w:noProof/>
        </w:rPr>
        <w:lastRenderedPageBreak/>
        <w:t xml:space="preserve">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w:t>
      </w:r>
      <w:r w:rsidR="00F61FE4">
        <w:rPr>
          <w:noProof/>
        </w:rPr>
        <w:t>observations</w:t>
      </w:r>
      <w:r w:rsidR="00376144">
        <w:rPr>
          <w:noProof/>
        </w:rPr>
        <w:t xml:space="preserve">. This assumption is often violated in these analyses: mean and standard deviation estimates </w:t>
      </w:r>
      <w:r w:rsidR="00D0181F">
        <w:rPr>
          <w:noProof/>
        </w:rPr>
        <w:t>are more similar within each participant than across participants</w:t>
      </w:r>
      <w:r w:rsidR="00376144">
        <w:rPr>
          <w:noProof/>
        </w:rPr>
        <w:t xml:space="preserve">.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590D94EE" w14:textId="77777777" w:rsidR="00392233" w:rsidRPr="00392233" w:rsidRDefault="00392233" w:rsidP="00392233">
      <w:pPr>
        <w:jc w:val="both"/>
        <w:rPr>
          <w:noProof/>
        </w:rPr>
      </w:pPr>
      <w:r w:rsidRPr="00392233">
        <w:rPr>
          <w:noProof/>
        </w:rPr>
        <w:drawing>
          <wp:inline distT="0" distB="0" distL="0" distR="0" wp14:anchorId="0F542B98" wp14:editId="4BFA9AA5">
            <wp:extent cx="5947097" cy="32438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7097" cy="3243871"/>
                    </a:xfrm>
                    <a:prstGeom prst="rect">
                      <a:avLst/>
                    </a:prstGeom>
                    <a:noFill/>
                    <a:ln>
                      <a:noFill/>
                    </a:ln>
                  </pic:spPr>
                </pic:pic>
              </a:graphicData>
            </a:graphic>
          </wp:inline>
        </w:drawing>
      </w:r>
    </w:p>
    <w:p w14:paraId="23B92C71" w14:textId="506281E7" w:rsidR="00392233" w:rsidRPr="008605FC" w:rsidRDefault="00392233" w:rsidP="008605FC">
      <w:pPr>
        <w:pStyle w:val="Caption"/>
        <w:jc w:val="both"/>
      </w:pPr>
      <w:bookmarkStart w:id="14" w:name="_Ref45635370"/>
      <w:r w:rsidRPr="008605FC">
        <w:t xml:space="preserve">Figure </w:t>
      </w:r>
      <w:r w:rsidRPr="00392233">
        <w:fldChar w:fldCharType="begin"/>
      </w:r>
      <w:r w:rsidRPr="008605FC">
        <w:instrText xml:space="preserve"> SEQ Figure \* ARABIC </w:instrText>
      </w:r>
      <w:r w:rsidRPr="00392233">
        <w:fldChar w:fldCharType="separate"/>
      </w:r>
      <w:r w:rsidR="00E01B44">
        <w:rPr>
          <w:noProof/>
        </w:rPr>
        <w:t>4</w:t>
      </w:r>
      <w:r w:rsidRPr="00392233">
        <w:fldChar w:fldCharType="end"/>
      </w:r>
      <w:bookmarkEnd w:id="14"/>
      <w:r w:rsidRPr="008605FC">
        <w:t>:</w:t>
      </w:r>
      <w:r w:rsidR="005C2338" w:rsidRPr="008605FC">
        <w:t xml:space="preserve"> A.</w:t>
      </w:r>
      <w:r w:rsidRPr="008605FC">
        <w:t xml:space="preserve"> </w:t>
      </w:r>
      <w:r w:rsidR="005C2338" w:rsidRPr="008605FC">
        <w:t>Simulated PSEs</w:t>
      </w:r>
      <w:r w:rsidRPr="008605FC">
        <w:t xml:space="preserve"> for five subjects (</w:t>
      </w:r>
      <w:r w:rsidR="0085109B" w:rsidRPr="008605FC">
        <w:t>color-coded</w:t>
      </w:r>
      <w:r w:rsidRPr="008605FC">
        <w:t>), for the baseline stimulus and the condition of interest</w:t>
      </w:r>
      <w:r w:rsidR="005C2338" w:rsidRPr="008605FC">
        <w:t>, along with the distribution in grey. The dashed line corresponds to the mean PSE across participants in the baseline condition.</w:t>
      </w:r>
      <w:r w:rsidRPr="008605FC">
        <w:t xml:space="preserve"> </w:t>
      </w:r>
      <w:r w:rsidR="00395624" w:rsidRPr="008605FC">
        <w:t>B. As A., but after subtracting the random intercepts per ID computed with a Linear Mixed Model with these random effects. C. As A., but after subtracting the random intercepts per ID and the random intercepts per StandardValues computed with a Linear Mixed Model with these random effects.</w:t>
      </w:r>
    </w:p>
    <w:p w14:paraId="62B489F7" w14:textId="44FA34B6" w:rsidR="00D0181F"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w:t>
      </w:r>
      <w:r w:rsidR="00D0181F">
        <w:rPr>
          <w:noProof/>
        </w:rPr>
        <w:t>equilvalent to</w:t>
      </w:r>
      <w:r w:rsidR="003E4683">
        <w:rPr>
          <w:noProof/>
        </w:rPr>
        <w:t xml:space="preserve"> </w:t>
      </w:r>
      <w:r w:rsidR="00AF2F09">
        <w:rPr>
          <w:noProof/>
        </w:rPr>
        <w:t xml:space="preserve">lower or </w:t>
      </w:r>
      <w:r w:rsidR="003E4683">
        <w:rPr>
          <w:noProof/>
        </w:rPr>
        <w:t>high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w:t>
      </w:r>
      <w:r w:rsidR="00D0181F">
        <w:rPr>
          <w:noProof/>
        </w:rPr>
        <w:t xml:space="preserve"> per participant</w:t>
      </w:r>
      <w:r w:rsidR="00687B85">
        <w:rPr>
          <w:noProof/>
        </w:rPr>
        <w:t xml:space="preserve">”. With the inclusion of “random slopes” we can accommodate for between-participant differences in the effect of </w:t>
      </w:r>
      <w:r w:rsidR="00687B85" w:rsidRPr="00EF1D4D">
        <w:rPr>
          <w:rFonts w:ascii="Courier New" w:hAnsi="Courier New" w:cs="Courier New"/>
          <w:noProof/>
          <w:sz w:val="16"/>
          <w:szCs w:val="16"/>
        </w:rPr>
        <w:t>ConditionOfInterest</w:t>
      </w:r>
      <w:r w:rsidR="00687B85">
        <w:rPr>
          <w:noProof/>
        </w:rPr>
        <w:t xml:space="preserve"> or </w:t>
      </w:r>
      <w:r w:rsidR="00687B85" w:rsidRPr="00EF1D4D">
        <w:rPr>
          <w:rFonts w:ascii="Courier New" w:hAnsi="Courier New" w:cs="Courier New"/>
          <w:noProof/>
          <w:sz w:val="16"/>
          <w:szCs w:val="16"/>
        </w:rPr>
        <w:t>StandardValues</w:t>
      </w:r>
      <w:r w:rsidR="00687B85">
        <w:rPr>
          <w:noProof/>
        </w:rPr>
        <w:t xml:space="preserve">, i.e., that participant s01 may be affected differently by </w:t>
      </w:r>
      <w:r w:rsidR="00687B85" w:rsidRPr="00EF1D4D">
        <w:rPr>
          <w:rFonts w:ascii="Courier New" w:hAnsi="Courier New" w:cs="Courier New"/>
          <w:noProof/>
          <w:sz w:val="16"/>
          <w:szCs w:val="16"/>
        </w:rPr>
        <w:t>ConditionOfInterest</w:t>
      </w:r>
      <w:r w:rsidR="00687B85">
        <w:rPr>
          <w:noProof/>
        </w:rPr>
        <w:t xml:space="preserve"> than participant s02.</w:t>
      </w:r>
      <w:r w:rsidR="00AB6C49">
        <w:rPr>
          <w:noProof/>
        </w:rPr>
        <w:t xml:space="preserve"> There is no </w:t>
      </w:r>
      <w:r w:rsidR="00D0181F">
        <w:rPr>
          <w:noProof/>
        </w:rPr>
        <w:t>generalizeable</w:t>
      </w:r>
      <w:r w:rsidR="00AB6C49">
        <w:rPr>
          <w:noProof/>
        </w:rPr>
        <w:t xml:space="preserve">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 xml:space="preserve">(Barr, Levy, Scheepers, &amp; Tily, 2013; Bates, Mächler, Bolker, &amp; Walker, 2015; Hodges, 2016; Matuschek, Kliegl, </w:t>
      </w:r>
      <w:r w:rsidR="00AB6C49" w:rsidRPr="00AB6C49">
        <w:rPr>
          <w:noProof/>
        </w:rPr>
        <w:lastRenderedPageBreak/>
        <w:t>Vasishth, Baayen, &amp; Bates, 2017)</w:t>
      </w:r>
      <w:r w:rsidR="00AB6C49">
        <w:rPr>
          <w:noProof/>
        </w:rPr>
        <w:fldChar w:fldCharType="end"/>
      </w:r>
      <w:r w:rsidR="00AB6C49">
        <w:rPr>
          <w:noProof/>
        </w:rPr>
        <w:t>. We recommend to include at least random intercepts per participant</w:t>
      </w:r>
      <w:r w:rsidR="00D0181F">
        <w:rPr>
          <w:noProof/>
        </w:rPr>
        <w:t xml:space="preserve"> because there is usually a considerable variability between participants in psychophysical studies</w:t>
      </w:r>
      <w:r w:rsidR="00AB6C49">
        <w:rPr>
          <w:noProof/>
        </w:rPr>
        <w:t>.</w:t>
      </w:r>
      <w:r w:rsidR="00687B85">
        <w:rPr>
          <w:noProof/>
        </w:rPr>
        <w:t xml:space="preserve"> </w:t>
      </w:r>
    </w:p>
    <w:p w14:paraId="4C71C752" w14:textId="760444FC" w:rsidR="0067329A" w:rsidRDefault="0099358C" w:rsidP="00376144">
      <w:pPr>
        <w:jc w:val="both"/>
        <w:rPr>
          <w:noProof/>
        </w:rPr>
      </w:pPr>
      <w:r>
        <w:rPr>
          <w:noProof/>
        </w:rPr>
        <w:fldChar w:fldCharType="begin"/>
      </w:r>
      <w:r>
        <w:rPr>
          <w:noProof/>
        </w:rPr>
        <w:instrText xml:space="preserve"> REF _Ref45635370 \h </w:instrText>
      </w:r>
      <w:r>
        <w:rPr>
          <w:noProof/>
        </w:rPr>
      </w:r>
      <w:r>
        <w:rPr>
          <w:noProof/>
        </w:rPr>
        <w:fldChar w:fldCharType="separate"/>
      </w:r>
      <w:r w:rsidR="00E01B44" w:rsidRPr="008605FC">
        <w:t xml:space="preserve">Figure </w:t>
      </w:r>
      <w:r w:rsidR="00E01B44">
        <w:rPr>
          <w:noProof/>
        </w:rPr>
        <w:t>4</w:t>
      </w:r>
      <w:r>
        <w:rPr>
          <w:noProof/>
        </w:rPr>
        <w:fldChar w:fldCharType="end"/>
      </w:r>
      <w:r>
        <w:rPr>
          <w:noProof/>
        </w:rPr>
        <w:t xml:space="preserve"> illustrates </w:t>
      </w:r>
      <w:r w:rsidR="00AB6C49">
        <w:rPr>
          <w:noProof/>
        </w:rPr>
        <w:t xml:space="preserve">the </w:t>
      </w:r>
      <w:r>
        <w:rPr>
          <w:noProof/>
        </w:rPr>
        <w:t xml:space="preserve">difference </w:t>
      </w:r>
      <w:r w:rsidR="00AB6C49">
        <w:rPr>
          <w:noProof/>
        </w:rPr>
        <w:t xml:space="preserve">between a regular </w:t>
      </w:r>
      <w:r w:rsidR="00AF2F09">
        <w:rPr>
          <w:noProof/>
        </w:rPr>
        <w:t xml:space="preserve">t test </w:t>
      </w:r>
      <w:r w:rsidR="00AB6C49">
        <w:rPr>
          <w:noProof/>
        </w:rPr>
        <w:t>and an LMM with random intercept</w:t>
      </w:r>
      <w:r w:rsidR="00446CA3">
        <w:rPr>
          <w:noProof/>
        </w:rPr>
        <w:t>s</w:t>
      </w:r>
      <w:r w:rsidR="00AB6C49">
        <w:rPr>
          <w:noProof/>
        </w:rPr>
        <w:t xml:space="preserve"> per participant </w:t>
      </w:r>
      <w:r>
        <w:rPr>
          <w:noProof/>
        </w:rPr>
        <w:t>graphically</w:t>
      </w:r>
      <w:r w:rsidR="008459C4">
        <w:rPr>
          <w:noProof/>
        </w:rPr>
        <w:t>:</w:t>
      </w:r>
      <w:r>
        <w:rPr>
          <w:noProof/>
        </w:rPr>
        <w:t xml:space="preserve"> </w:t>
      </w:r>
      <w:r w:rsidR="008459C4">
        <w:rPr>
          <w:noProof/>
        </w:rPr>
        <w:t>a</w:t>
      </w:r>
      <w:r>
        <w:rPr>
          <w:noProof/>
        </w:rPr>
        <w:t xml:space="preserve"> regular </w:t>
      </w:r>
      <w:r w:rsidR="00AF2F09">
        <w:rPr>
          <w:noProof/>
        </w:rPr>
        <w:t xml:space="preserve">t test </w:t>
      </w:r>
      <w:r w:rsidR="00D1355B">
        <w:rPr>
          <w:noProof/>
        </w:rPr>
        <w:t xml:space="preserve">(equivalent to a Linear Model with PSEs as dependent variable and </w:t>
      </w:r>
      <w:r w:rsidR="00D1355B" w:rsidRPr="00D2405F">
        <w:rPr>
          <w:rFonts w:ascii="Courier New" w:hAnsi="Courier New" w:cs="Courier New"/>
          <w:noProof/>
          <w:sz w:val="16"/>
          <w:szCs w:val="16"/>
        </w:rPr>
        <w:t>ConditionOfInterest</w:t>
      </w:r>
      <w:r w:rsidR="00D1355B">
        <w:rPr>
          <w:noProof/>
        </w:rPr>
        <w:t xml:space="preserve"> as fixed effect) </w:t>
      </w:r>
      <w:r>
        <w:rPr>
          <w:noProof/>
        </w:rPr>
        <w:t xml:space="preserve">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E01B44" w:rsidRPr="008605FC">
        <w:t xml:space="preserve">Figure </w:t>
      </w:r>
      <w:r w:rsidR="00E01B44">
        <w:rPr>
          <w:noProof/>
        </w:rPr>
        <w:t>4</w:t>
      </w:r>
      <w:r w:rsidR="00F70779">
        <w:rPr>
          <w:noProof/>
        </w:rPr>
        <w:fldChar w:fldCharType="end"/>
      </w:r>
      <w:r>
        <w:rPr>
          <w:noProof/>
        </w:rPr>
        <w:t xml:space="preserve">A), which leads to </w:t>
      </w:r>
      <w:r w:rsidR="00AF2F09">
        <w:rPr>
          <w:noProof/>
        </w:rPr>
        <w:t>broader distributions overall</w:t>
      </w:r>
      <w:r>
        <w:rPr>
          <w:noProof/>
        </w:rPr>
        <w:t xml:space="preserve">. A Linear Mixed Model with </w:t>
      </w:r>
      <w:r w:rsidRPr="00EF1D4D">
        <w:rPr>
          <w:rFonts w:ascii="Courier New" w:hAnsi="Courier New" w:cs="Courier New"/>
          <w:noProof/>
          <w:sz w:val="16"/>
          <w:szCs w:val="16"/>
        </w:rPr>
        <w:t>Condition</w:t>
      </w:r>
      <w:r w:rsidR="00AF2F09" w:rsidRPr="00EF1D4D">
        <w:rPr>
          <w:rFonts w:ascii="Courier New" w:hAnsi="Courier New" w:cs="Courier New"/>
          <w:noProof/>
          <w:sz w:val="16"/>
          <w:szCs w:val="16"/>
        </w:rPr>
        <w:t>OfInterest</w:t>
      </w:r>
      <w:r>
        <w:rPr>
          <w:noProof/>
        </w:rPr>
        <w:t xml:space="preserve"> as </w:t>
      </w:r>
      <w:r w:rsidR="003E4683">
        <w:rPr>
          <w:noProof/>
        </w:rPr>
        <w:t>fixed</w:t>
      </w:r>
      <w:r>
        <w:rPr>
          <w:noProof/>
        </w:rPr>
        <w:t xml:space="preserve"> effect and random intercepts per participant </w:t>
      </w:r>
      <w:r w:rsidR="00F70779">
        <w:rPr>
          <w:noProof/>
        </w:rPr>
        <w:t>allocates some of the variability in the data to idiosyncra</w:t>
      </w:r>
      <w:r w:rsidR="00446CA3">
        <w:rPr>
          <w:noProof/>
        </w:rPr>
        <w:t>c</w:t>
      </w:r>
      <w:r w:rsidR="00F70779">
        <w:rPr>
          <w:noProof/>
        </w:rPr>
        <w:t>ies of each participant</w:t>
      </w:r>
      <w:r w:rsidR="00AB6C49">
        <w:rPr>
          <w:noProof/>
        </w:rPr>
        <w:t xml:space="preserve">, which makes it easier to identify an overall consistent effect of </w:t>
      </w:r>
      <w:r w:rsidR="00AB6C49" w:rsidRPr="00EF1D4D">
        <w:rPr>
          <w:rFonts w:ascii="Courier New" w:hAnsi="Courier New" w:cs="Courier New"/>
          <w:noProof/>
          <w:sz w:val="16"/>
          <w:szCs w:val="16"/>
        </w:rPr>
        <w:t>ConditionOfInterest</w:t>
      </w:r>
      <w:r w:rsidR="00AB6C49">
        <w:rPr>
          <w:noProof/>
        </w:rPr>
        <w:t>.</w:t>
      </w:r>
      <w:r w:rsidR="00D1355B">
        <w:rPr>
          <w:noProof/>
        </w:rPr>
        <w:t xml:space="preserve">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E01B44" w:rsidRPr="008605FC">
        <w:t xml:space="preserve">Figure </w:t>
      </w:r>
      <w:r w:rsidR="00E01B44">
        <w:rPr>
          <w:noProof/>
        </w:rPr>
        <w:t>4</w:t>
      </w:r>
      <w:r w:rsidR="00D1355B" w:rsidRPr="00D1355B">
        <w:rPr>
          <w:noProof/>
        </w:rPr>
        <w:fldChar w:fldCharType="end"/>
      </w:r>
      <w:r w:rsidR="00D1355B">
        <w:rPr>
          <w:noProof/>
        </w:rPr>
        <w:t xml:space="preserve">B illustrates this by plotting the same data shown in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E01B44" w:rsidRPr="008605FC">
        <w:t xml:space="preserve">Figure </w:t>
      </w:r>
      <w:r w:rsidR="00E01B44">
        <w:rPr>
          <w:noProof/>
        </w:rPr>
        <w:t>4</w:t>
      </w:r>
      <w:r w:rsidR="00D1355B" w:rsidRPr="00D1355B">
        <w:rPr>
          <w:noProof/>
        </w:rPr>
        <w:fldChar w:fldCharType="end"/>
      </w:r>
      <w:r w:rsidR="00D1355B">
        <w:rPr>
          <w:noProof/>
        </w:rPr>
        <w:t>A after subtracting the random intercepts per participant from the raw data.</w:t>
      </w:r>
      <w:r w:rsidR="00D0181F">
        <w:rPr>
          <w:noProof/>
        </w:rPr>
        <w:t xml:space="preserve"> Speaking in a very simplified manner, rather than testing differences across all data, it would factor </w:t>
      </w:r>
      <w:r w:rsidR="00D1355B">
        <w:rPr>
          <w:noProof/>
        </w:rPr>
        <w:t xml:space="preserve">our </w:t>
      </w:r>
      <w:r w:rsidR="00D0181F">
        <w:rPr>
          <w:noProof/>
        </w:rPr>
        <w:t>this between-participant variable, and compute the difference between baseline and test condition on a much less variable residual dataset.</w:t>
      </w:r>
      <w:r w:rsidR="00D1355B">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06D05DB0" w:rsidR="0067329A" w:rsidRPr="0067329A" w:rsidRDefault="00AF71F1" w:rsidP="0067329A">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Mean_ID</w:t>
      </w:r>
      <w:r w:rsidR="0067329A" w:rsidRPr="0067329A">
        <w:rPr>
          <w:rFonts w:ascii="Courier New" w:hAnsi="Courier New" w:cs="Courier New"/>
          <w:noProof/>
          <w:sz w:val="16"/>
          <w:szCs w:val="16"/>
        </w:rPr>
        <w:t xml:space="preserve"> = lmer(Mean ~ ConditionOfInterest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56BBBC2B"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AF71F1" w:rsidRPr="00AF71F1">
        <w:rPr>
          <w:rFonts w:ascii="Courier New" w:hAnsi="Courier New" w:cs="Courier New"/>
          <w:noProof/>
          <w:sz w:val="16"/>
          <w:szCs w:val="16"/>
        </w:rPr>
        <w:t>LMM_Mean_ID</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493E26F5" w:rsidR="0029207F" w:rsidRPr="0029207F" w:rsidRDefault="00AF71F1" w:rsidP="0029207F">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SD_ID</w:t>
      </w:r>
      <w:r w:rsidR="0029207F" w:rsidRPr="0029207F">
        <w:rPr>
          <w:rFonts w:ascii="Courier New" w:hAnsi="Courier New" w:cs="Courier New"/>
          <w:noProof/>
          <w:sz w:val="16"/>
          <w:szCs w:val="16"/>
        </w:rPr>
        <w:t xml:space="preserve"> = lmer(SD ~ ConditionOfInterest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7069741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w:t>
      </w:r>
      <w:r w:rsidR="00AF71F1" w:rsidRPr="00AF71F1">
        <w:rPr>
          <w:rFonts w:ascii="Courier New" w:hAnsi="Courier New" w:cs="Courier New"/>
          <w:noProof/>
          <w:sz w:val="16"/>
          <w:szCs w:val="16"/>
        </w:rPr>
        <w:t>LMM_SD_ID</w:t>
      </w:r>
      <w:r w:rsidRPr="0029207F">
        <w:rPr>
          <w:rFonts w:ascii="Courier New" w:hAnsi="Courier New" w:cs="Courier New"/>
          <w:noProof/>
          <w:sz w:val="16"/>
          <w:szCs w:val="16"/>
        </w:rPr>
        <w:t>)</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C46DCF"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rsidR="00E01B44" w:rsidRPr="008605FC">
        <w:t xml:space="preserve">Figure </w:t>
      </w:r>
      <w:r w:rsidR="00E01B44">
        <w:rPr>
          <w:noProof/>
        </w:rPr>
        <w:t>4</w:t>
      </w:r>
      <w:r>
        <w:rPr>
          <w:noProof/>
        </w:rPr>
        <w:fldChar w:fldCharType="end"/>
      </w:r>
      <w:r>
        <w:rPr>
          <w:noProof/>
        </w:rPr>
        <w:t xml:space="preserve">, </w:t>
      </w:r>
      <w:r w:rsidR="00B67164">
        <w:rPr>
          <w:noProof/>
        </w:rPr>
        <w:t>a t test</w:t>
      </w:r>
      <w:r>
        <w:rPr>
          <w:noProof/>
        </w:rPr>
        <w:t xml:space="preserve"> yields a</w:t>
      </w:r>
      <w:r w:rsidR="003E605C">
        <w:rPr>
          <w:noProof/>
        </w:rPr>
        <w:t xml:space="preserve"> </w:t>
      </w:r>
      <w:r w:rsidR="00CC11E8">
        <w:rPr>
          <w:noProof/>
        </w:rPr>
        <w:t>p value</w:t>
      </w:r>
      <w:r w:rsidR="003E605C">
        <w:rPr>
          <w:noProof/>
        </w:rPr>
        <w:t xml:space="preserve"> of </w:t>
      </w:r>
      <w:r w:rsidR="004D5B40" w:rsidRPr="004D5B40">
        <w:rPr>
          <w:noProof/>
        </w:rPr>
        <w:t>0.</w:t>
      </w:r>
      <w:r w:rsidR="00CC11E8">
        <w:rPr>
          <w:noProof/>
        </w:rPr>
        <w:t>13</w:t>
      </w:r>
      <w:r w:rsidR="003E605C">
        <w:rPr>
          <w:noProof/>
        </w:rPr>
        <w:t>,</w:t>
      </w:r>
      <w:r w:rsidR="00CC11E8">
        <w:rPr>
          <w:noProof/>
        </w:rPr>
        <w:t xml:space="preserve"> while the equivalent Linear Regression Model provides a regression coefficient of 0.49, an associated standard errror of 0.31 and, as expected, the same p value of 0.13</w:t>
      </w:r>
      <w:r w:rsidR="004A5B57">
        <w:rPr>
          <w:noProof/>
        </w:rPr>
        <w:t xml:space="preserve"> for the effect of </w:t>
      </w:r>
      <w:r w:rsidR="004A5B57" w:rsidRPr="00D2405F">
        <w:rPr>
          <w:rFonts w:ascii="Courier New" w:hAnsi="Courier New" w:cs="Courier New"/>
          <w:noProof/>
          <w:sz w:val="16"/>
          <w:szCs w:val="16"/>
        </w:rPr>
        <w:t>ConditionOfInterest</w:t>
      </w:r>
      <w:r w:rsidR="004A5B57">
        <w:rPr>
          <w:noProof/>
        </w:rPr>
        <w:t xml:space="preserve"> on the PSE</w:t>
      </w:r>
      <w:r w:rsidR="00CC11E8">
        <w:rPr>
          <w:noProof/>
        </w:rPr>
        <w:t>.</w:t>
      </w:r>
      <w:r w:rsidR="003E605C">
        <w:rPr>
          <w:noProof/>
        </w:rPr>
        <w:t xml:space="preserve">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4A5B57">
        <w:rPr>
          <w:b/>
          <w:bCs/>
          <w:noProof/>
        </w:rPr>
        <w:t>_ID</w:t>
      </w:r>
      <w:r w:rsidR="003626C1">
        <w:rPr>
          <w:noProof/>
        </w:rPr>
        <w:t>)</w:t>
      </w:r>
      <w:r w:rsidR="003E605C">
        <w:rPr>
          <w:noProof/>
        </w:rPr>
        <w:t xml:space="preserve">, in turn, yields </w:t>
      </w:r>
      <w:r w:rsidR="004A5B57">
        <w:rPr>
          <w:noProof/>
        </w:rPr>
        <w:t xml:space="preserve">the same </w:t>
      </w:r>
      <w:r w:rsidR="003E605C">
        <w:rPr>
          <w:noProof/>
        </w:rPr>
        <w:t xml:space="preserve">regression coefficient </w:t>
      </w:r>
      <w:r w:rsidR="00BB1661">
        <w:rPr>
          <w:noProof/>
        </w:rPr>
        <w:t>0.</w:t>
      </w:r>
      <w:r w:rsidR="00BC54C3">
        <w:rPr>
          <w:noProof/>
        </w:rPr>
        <w:t>4</w:t>
      </w:r>
      <w:r w:rsidR="004A5B57">
        <w:rPr>
          <w:noProof/>
        </w:rPr>
        <w:t>9)</w:t>
      </w:r>
      <w:r w:rsidR="000E15EE">
        <w:rPr>
          <w:noProof/>
        </w:rPr>
        <w:t xml:space="preserve"> and</w:t>
      </w:r>
      <w:r w:rsidR="000D4D2B">
        <w:rPr>
          <w:noProof/>
        </w:rPr>
        <w:t xml:space="preserve"> </w:t>
      </w:r>
      <w:r w:rsidR="004A5B57">
        <w:rPr>
          <w:noProof/>
        </w:rPr>
        <w:t xml:space="preserve">a much lower </w:t>
      </w:r>
      <w:r w:rsidR="003E605C">
        <w:rPr>
          <w:noProof/>
        </w:rPr>
        <w:t xml:space="preserve">associated standard error of </w:t>
      </w:r>
      <w:r w:rsidR="00AF719D">
        <w:rPr>
          <w:noProof/>
        </w:rPr>
        <w:t>0</w:t>
      </w:r>
      <w:r w:rsidR="004A5B57">
        <w:rPr>
          <w:noProof/>
        </w:rPr>
        <w:t>.1</w:t>
      </w:r>
      <w:r w:rsidR="00825577">
        <w:rPr>
          <w:noProof/>
        </w:rPr>
        <w:t xml:space="preserve">. When the lmerTest packag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w:t>
      </w:r>
      <w:r w:rsidR="000D4D2B">
        <w:rPr>
          <w:noProof/>
        </w:rPr>
        <w:t xml:space="preserve"> </w:t>
      </w:r>
      <w:r w:rsidR="00825577">
        <w:rPr>
          <w:noProof/>
        </w:rPr>
        <w:t>with the Satter</w:t>
      </w:r>
      <w:r w:rsidR="00446CA3">
        <w:rPr>
          <w:noProof/>
        </w:rPr>
        <w:t>th</w:t>
      </w:r>
      <w:r w:rsidR="00825577">
        <w:rPr>
          <w:noProof/>
        </w:rPr>
        <w:t>waite method</w:t>
      </w:r>
      <w:r w:rsidR="00446CA3">
        <w:rPr>
          <w:noProof/>
        </w:rPr>
        <w:t xml:space="preserve"> </w:t>
      </w:r>
      <w:r w:rsidR="00446CA3">
        <w:rPr>
          <w:noProof/>
        </w:rPr>
        <w:fldChar w:fldCharType="begin" w:fldLock="1"/>
      </w:r>
      <w:r w:rsidR="00AD5CBE">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below. For our synthetic dataset, this estimated p value is</w:t>
      </w:r>
      <w:r w:rsidR="004A5B57">
        <w:rPr>
          <w:noProof/>
        </w:rPr>
        <w:t>0.00006</w:t>
      </w:r>
      <w:r w:rsidR="003E605C">
        <w:rPr>
          <w:noProof/>
        </w:rPr>
        <w:t>. The Mixed Model analysis thus provides the same coefficient estimate, but a much lower standard error</w:t>
      </w:r>
      <w:r w:rsidR="00DB5B94">
        <w:rPr>
          <w:noProof/>
        </w:rPr>
        <w:t xml:space="preserve"> and a much lower</w:t>
      </w:r>
      <w:r w:rsidR="009571BF">
        <w:rPr>
          <w:noProof/>
        </w:rPr>
        <w:t xml:space="preserve"> p value</w:t>
      </w:r>
      <w:r w:rsidR="003B29B6">
        <w:rPr>
          <w:noProof/>
        </w:rPr>
        <w:t>.</w:t>
      </w:r>
      <w:r w:rsidR="008459C4">
        <w:rPr>
          <w:noProof/>
        </w:rPr>
        <w:t xml:space="preserve"> </w:t>
      </w:r>
      <w:r w:rsidR="00FC2122">
        <w:rPr>
          <w:noProof/>
        </w:rPr>
        <w:t xml:space="preserve">As for the random effects, it yields intercepts </w:t>
      </w:r>
      <w:r w:rsidR="00E3090E">
        <w:rPr>
          <w:noProof/>
        </w:rPr>
        <w:t xml:space="preserve">of </w:t>
      </w:r>
      <w:r w:rsidR="0068280D" w:rsidRPr="0068280D">
        <w:rPr>
          <w:noProof/>
        </w:rPr>
        <w:t>-0.02</w:t>
      </w:r>
      <w:r w:rsidR="0068280D">
        <w:rPr>
          <w:noProof/>
        </w:rPr>
        <w:t>,</w:t>
      </w:r>
      <w:r w:rsidR="0068280D" w:rsidRPr="0068280D">
        <w:rPr>
          <w:noProof/>
        </w:rPr>
        <w:t xml:space="preserve"> 1.72</w:t>
      </w:r>
      <w:r w:rsidR="0068280D">
        <w:rPr>
          <w:noProof/>
        </w:rPr>
        <w:t>,</w:t>
      </w:r>
      <w:r w:rsidR="0068280D" w:rsidRPr="0068280D">
        <w:rPr>
          <w:noProof/>
        </w:rPr>
        <w:t xml:space="preserve"> -0.75</w:t>
      </w:r>
      <w:r w:rsidR="0068280D">
        <w:rPr>
          <w:noProof/>
        </w:rPr>
        <w:t>,</w:t>
      </w:r>
      <w:r w:rsidR="0068280D" w:rsidRPr="0068280D">
        <w:rPr>
          <w:noProof/>
        </w:rPr>
        <w:t xml:space="preserve"> -0.71</w:t>
      </w:r>
      <w:r w:rsidR="0068280D">
        <w:rPr>
          <w:noProof/>
        </w:rPr>
        <w:t xml:space="preserve"> and</w:t>
      </w:r>
      <w:r w:rsidR="0068280D" w:rsidRPr="0068280D">
        <w:rPr>
          <w:noProof/>
        </w:rPr>
        <w:t xml:space="preserve"> -0.25</w:t>
      </w:r>
      <w:r w:rsidR="00E3090E">
        <w:rPr>
          <w:noProof/>
        </w:rPr>
        <w:t xml:space="preserve"> for participants S01 through s</w:t>
      </w:r>
      <w:r w:rsidR="0068280D">
        <w:rPr>
          <w:noProof/>
        </w:rPr>
        <w:t>05</w:t>
      </w:r>
      <w:r w:rsidR="00FC2122">
        <w:rPr>
          <w:noProof/>
        </w:rPr>
        <w:t>, which – as expected – corresponds roughly to these participants</w:t>
      </w:r>
      <w:r w:rsidR="009571BF">
        <w:rPr>
          <w:noProof/>
        </w:rPr>
        <w:t>’</w:t>
      </w:r>
      <w:r w:rsidR="00FC2122">
        <w:rPr>
          <w:noProof/>
        </w:rPr>
        <w:t xml:space="preserve">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E01B44" w:rsidRPr="008605FC">
        <w:t xml:space="preserve">Figure </w:t>
      </w:r>
      <w:r w:rsidR="00E01B44">
        <w:rPr>
          <w:noProof/>
        </w:rPr>
        <w:t>4</w:t>
      </w:r>
      <w:r w:rsidR="00FC2122">
        <w:rPr>
          <w:noProof/>
        </w:rPr>
        <w:fldChar w:fldCharType="end"/>
      </w:r>
      <w:r w:rsidR="009571BF">
        <w:rPr>
          <w:noProof/>
        </w:rPr>
        <w:t>A</w:t>
      </w:r>
      <w:r w:rsidR="00FC2122">
        <w:rPr>
          <w:noProof/>
        </w:rPr>
        <w:t>).</w:t>
      </w:r>
      <w:r w:rsidR="00450231">
        <w:rPr>
          <w:noProof/>
        </w:rPr>
        <w:t xml:space="preserve"> We find similar differences for the </w:t>
      </w:r>
      <w:r w:rsidR="00F63B99">
        <w:rPr>
          <w:noProof/>
        </w:rPr>
        <w:t xml:space="preserve">standard deviations: The </w:t>
      </w:r>
      <w:r w:rsidR="009571BF">
        <w:rPr>
          <w:noProof/>
        </w:rPr>
        <w:t>Linear Regression Model</w:t>
      </w:r>
      <w:r w:rsidR="00F63B99">
        <w:rPr>
          <w:noProof/>
        </w:rPr>
        <w:t xml:space="preserve"> yields a regression coefficient of</w:t>
      </w:r>
      <w:r w:rsidR="00B869A4">
        <w:rPr>
          <w:noProof/>
        </w:rPr>
        <w:t xml:space="preserve"> </w:t>
      </w:r>
      <w:r w:rsidR="009058EC">
        <w:rPr>
          <w:noProof/>
        </w:rPr>
        <w:t>0.</w:t>
      </w:r>
      <w:r w:rsidR="009571BF">
        <w:rPr>
          <w:noProof/>
        </w:rPr>
        <w:t>32</w:t>
      </w:r>
      <w:r w:rsidR="00F63B99">
        <w:rPr>
          <w:noProof/>
        </w:rPr>
        <w:t xml:space="preserve">, a standard error of </w:t>
      </w:r>
      <w:r w:rsidR="006861F9" w:rsidRPr="006861F9">
        <w:rPr>
          <w:noProof/>
        </w:rPr>
        <w:t>0.</w:t>
      </w:r>
      <w:r w:rsidR="009571BF">
        <w:rPr>
          <w:noProof/>
        </w:rPr>
        <w:t>15</w:t>
      </w:r>
      <w:r w:rsidR="00B869A4">
        <w:rPr>
          <w:noProof/>
        </w:rPr>
        <w:t xml:space="preserve"> </w:t>
      </w:r>
      <w:r w:rsidR="00F63B99">
        <w:rPr>
          <w:noProof/>
        </w:rPr>
        <w:t xml:space="preserve">and a p value of </w:t>
      </w:r>
      <w:r w:rsidR="00363B22" w:rsidRPr="00363B22">
        <w:rPr>
          <w:noProof/>
        </w:rPr>
        <w:t>0.</w:t>
      </w:r>
      <w:r w:rsidR="009571BF">
        <w:rPr>
          <w:noProof/>
        </w:rPr>
        <w:t>04</w:t>
      </w:r>
      <w:r w:rsidR="00F63B99">
        <w:rPr>
          <w:noProof/>
        </w:rPr>
        <w:t xml:space="preserve"> for the effect of </w:t>
      </w:r>
      <w:r w:rsidR="00F63B99" w:rsidRPr="00EF1D4D">
        <w:rPr>
          <w:rFonts w:ascii="Courier New" w:hAnsi="Courier New" w:cs="Courier New"/>
          <w:noProof/>
          <w:sz w:val="16"/>
          <w:szCs w:val="16"/>
        </w:rPr>
        <w:t>ConditionOfInterest</w:t>
      </w:r>
      <w:r w:rsidR="00F63B99">
        <w:rPr>
          <w:noProof/>
        </w:rPr>
        <w:t xml:space="preserve"> on the standard deviation. A Linear Mixed Model, in turn, returns a coeffcient of </w:t>
      </w:r>
      <w:r w:rsidR="009058EC">
        <w:rPr>
          <w:noProof/>
        </w:rPr>
        <w:t>0.32</w:t>
      </w:r>
      <w:r w:rsidR="00F63B99">
        <w:rPr>
          <w:noProof/>
        </w:rPr>
        <w:t xml:space="preserve">, a standard error of </w:t>
      </w:r>
      <w:r w:rsidR="00AD7A3E" w:rsidRPr="00AD7A3E">
        <w:rPr>
          <w:noProof/>
        </w:rPr>
        <w:t>0.</w:t>
      </w:r>
      <w:r w:rsidR="009571BF">
        <w:rPr>
          <w:noProof/>
        </w:rPr>
        <w:t>13</w:t>
      </w:r>
      <w:r w:rsidR="00F61C9F">
        <w:rPr>
          <w:noProof/>
        </w:rPr>
        <w:t xml:space="preserve"> </w:t>
      </w:r>
      <w:r w:rsidR="00F63B99">
        <w:rPr>
          <w:noProof/>
        </w:rPr>
        <w:t xml:space="preserve">and a p value of </w:t>
      </w:r>
      <w:r w:rsidR="009571BF">
        <w:rPr>
          <w:noProof/>
        </w:rPr>
        <w:t>0.19</w:t>
      </w:r>
      <w:r w:rsidR="00F63B99">
        <w:rPr>
          <w:noProof/>
        </w:rPr>
        <w:t>.</w:t>
      </w:r>
    </w:p>
    <w:p w14:paraId="00DA3F19" w14:textId="38FD1BA6" w:rsidR="00EC6211" w:rsidRDefault="009E1D51" w:rsidP="00376144">
      <w:pPr>
        <w:jc w:val="both"/>
        <w:rPr>
          <w:noProof/>
        </w:rPr>
      </w:pPr>
      <w:r>
        <w:rPr>
          <w:noProof/>
        </w:rPr>
        <w:t>Please note</w:t>
      </w:r>
      <w:r w:rsidR="003E605C">
        <w:rPr>
          <w:noProof/>
        </w:rPr>
        <w:t xml:space="preserve"> that a </w:t>
      </w:r>
      <w:r w:rsidR="000C2FC4">
        <w:rPr>
          <w:noProof/>
        </w:rPr>
        <w:t>pairwise t test</w:t>
      </w:r>
      <w:r w:rsidR="00E02B28">
        <w:rPr>
          <w:noProof/>
        </w:rPr>
        <w:t xml:space="preserve"> with participants as grouping factor</w:t>
      </w:r>
      <w:r w:rsidR="003E605C">
        <w:rPr>
          <w:noProof/>
        </w:rPr>
        <w:t xml:space="preserve"> is roughly equivalent to </w:t>
      </w:r>
      <w:r w:rsidR="009E0CD5">
        <w:rPr>
          <w:noProof/>
        </w:rPr>
        <w:t xml:space="preserve">the </w:t>
      </w:r>
      <w:r w:rsidR="003E605C">
        <w:rPr>
          <w:noProof/>
        </w:rPr>
        <w:t>Linear Mixed Model</w:t>
      </w:r>
      <w:r w:rsidR="008459C4">
        <w:rPr>
          <w:noProof/>
        </w:rPr>
        <w:t xml:space="preserve"> (LMM)</w:t>
      </w:r>
      <w:r w:rsidR="009E0CD5">
        <w:rPr>
          <w:noProof/>
        </w:rPr>
        <w:t xml:space="preserve"> established above</w:t>
      </w:r>
      <w:r w:rsidR="003E605C">
        <w:rPr>
          <w:noProof/>
        </w:rPr>
        <w:t xml:space="preserve">. However, Mixed Models have some advantages </w:t>
      </w:r>
      <w:r w:rsidR="00D50741">
        <w:rPr>
          <w:noProof/>
        </w:rPr>
        <w:t>over</w:t>
      </w:r>
      <w:r w:rsidR="003E605C">
        <w:rPr>
          <w:noProof/>
        </w:rPr>
        <w:t xml:space="preserve"> </w:t>
      </w:r>
      <w:r w:rsidR="000C2FC4">
        <w:rPr>
          <w:noProof/>
        </w:rPr>
        <w:t>such t test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w:t>
      </w:r>
      <w:r w:rsidR="003A2B7D">
        <w:rPr>
          <w:noProof/>
        </w:rPr>
        <w:t>pairwise t tests</w:t>
      </w:r>
      <w:r w:rsidR="00E02B28">
        <w:rPr>
          <w:noProof/>
        </w:rPr>
        <w:t xml:space="preserve">.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5C006688" w:rsidR="00825577" w:rsidRDefault="00EC6211" w:rsidP="00376144">
      <w:pPr>
        <w:jc w:val="both"/>
        <w:rPr>
          <w:noProof/>
        </w:rPr>
      </w:pPr>
      <w:r>
        <w:rPr>
          <w:noProof/>
        </w:rPr>
        <w:lastRenderedPageBreak/>
        <w:t>In fact, the specification of the Mixed Model requires further discussion.</w:t>
      </w:r>
      <w:r w:rsidR="000C2FC4">
        <w:rPr>
          <w:noProof/>
        </w:rPr>
        <w:t xml:space="preserve"> </w:t>
      </w:r>
      <w:r w:rsidR="00D14F8A">
        <w:rPr>
          <w:noProof/>
        </w:rPr>
        <w:t xml:space="preserve">For the standard deviations, Weber’s Law dictates that higher </w:t>
      </w:r>
      <w:r w:rsidR="00D14F8A" w:rsidRPr="008605FC">
        <w:rPr>
          <w:rFonts w:ascii="Courier New" w:hAnsi="Courier New" w:cs="Courier New"/>
          <w:noProof/>
          <w:sz w:val="16"/>
          <w:szCs w:val="16"/>
        </w:rPr>
        <w:t>StandardValues</w:t>
      </w:r>
      <w:r w:rsidR="00D14F8A">
        <w:rPr>
          <w:noProof/>
        </w:rPr>
        <w:t xml:space="preserve"> should elicit higher standard deviations in a lawful manner. </w:t>
      </w:r>
      <w:r w:rsidR="00D14F8A" w:rsidRPr="00D14F8A">
        <w:rPr>
          <w:noProof/>
        </w:rPr>
        <w:t xml:space="preserve">We </w:t>
      </w:r>
      <w:r w:rsidR="00D14F8A">
        <w:rPr>
          <w:noProof/>
        </w:rPr>
        <w:t>could thus</w:t>
      </w:r>
      <w:r w:rsidR="00D14F8A" w:rsidRPr="00D14F8A">
        <w:rPr>
          <w:noProof/>
        </w:rPr>
        <w:t xml:space="preserve"> include </w:t>
      </w:r>
      <w:r w:rsidR="00D14F8A" w:rsidRPr="008605FC">
        <w:rPr>
          <w:rFonts w:ascii="Courier New" w:hAnsi="Courier New" w:cs="Courier New"/>
          <w:noProof/>
          <w:sz w:val="16"/>
          <w:szCs w:val="16"/>
        </w:rPr>
        <w:t>StandardValues</w:t>
      </w:r>
      <w:r w:rsidR="00D14F8A" w:rsidRPr="00D14F8A">
        <w:rPr>
          <w:noProof/>
        </w:rPr>
        <w:t xml:space="preserve"> as additional grouping factor</w:t>
      </w:r>
      <w:r w:rsidR="00D14F8A">
        <w:rPr>
          <w:noProof/>
        </w:rPr>
        <w:t>.</w:t>
      </w:r>
      <w:r w:rsidR="00D50741">
        <w:rPr>
          <w:noProof/>
        </w:rPr>
        <w:t xml:space="preserve"> The lme4 syntax would then be:</w:t>
      </w:r>
    </w:p>
    <w:p w14:paraId="5983A81A" w14:textId="685A97C1"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67CA4EC"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44F687CF" w14:textId="0D01E66D" w:rsidR="00F00041" w:rsidRDefault="00F00041" w:rsidP="00E86F3F">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21611131" w14:textId="77777777" w:rsidR="00E86F3F" w:rsidRPr="00E86F3F" w:rsidRDefault="00E86F3F" w:rsidP="00E86F3F">
      <w:pPr>
        <w:pStyle w:val="NoSpacing"/>
        <w:jc w:val="both"/>
        <w:rPr>
          <w:rFonts w:ascii="Courier New" w:hAnsi="Courier New" w:cs="Courier New"/>
          <w:noProof/>
          <w:sz w:val="16"/>
          <w:szCs w:val="16"/>
        </w:rPr>
      </w:pPr>
    </w:p>
    <w:p w14:paraId="59E2E2FF" w14:textId="0A500428" w:rsidR="0091719E" w:rsidRPr="00BB6002" w:rsidRDefault="0091719E" w:rsidP="00376144">
      <w:pPr>
        <w:jc w:val="both"/>
        <w:rPr>
          <w:noProof/>
        </w:rPr>
      </w:pPr>
      <w:r>
        <w:rPr>
          <w:noProof/>
        </w:rPr>
        <w:t xml:space="preserve">We show the coefficients, their associated standard errors and the p values in </w:t>
      </w:r>
      <w:r>
        <w:rPr>
          <w:noProof/>
        </w:rPr>
        <w:fldChar w:fldCharType="begin"/>
      </w:r>
      <w:r>
        <w:rPr>
          <w:noProof/>
        </w:rPr>
        <w:instrText xml:space="preserve"> REF _Ref56722388 \h </w:instrText>
      </w:r>
      <w:r>
        <w:rPr>
          <w:noProof/>
        </w:rPr>
      </w:r>
      <w:r>
        <w:rPr>
          <w:noProof/>
        </w:rPr>
        <w:fldChar w:fldCharType="separate"/>
      </w:r>
      <w:r w:rsidR="00E01B44">
        <w:t xml:space="preserve">Table </w:t>
      </w:r>
      <w:r w:rsidR="00E01B44">
        <w:rPr>
          <w:noProof/>
        </w:rPr>
        <w:t>1</w:t>
      </w:r>
      <w:r>
        <w:rPr>
          <w:noProof/>
        </w:rPr>
        <w:fldChar w:fldCharType="end"/>
      </w:r>
      <w:r>
        <w:rPr>
          <w:noProof/>
        </w:rPr>
        <w:t xml:space="preserve">. </w:t>
      </w:r>
      <w:r w:rsidR="00F95054">
        <w:rPr>
          <w:noProof/>
        </w:rPr>
        <w:t xml:space="preserve">As </w:t>
      </w:r>
      <w:r w:rsidR="00F95054" w:rsidRPr="00967DFF">
        <w:rPr>
          <w:noProof/>
        </w:rPr>
        <w:t xml:space="preserve">you can see, </w:t>
      </w:r>
      <w:r w:rsidR="00967DFF">
        <w:rPr>
          <w:noProof/>
        </w:rPr>
        <w:t xml:space="preserve">including random intercepts for </w:t>
      </w:r>
      <w:r w:rsidR="00967DFF" w:rsidRPr="008605FC">
        <w:rPr>
          <w:rFonts w:ascii="Courier New" w:hAnsi="Courier New" w:cs="Courier New"/>
          <w:noProof/>
          <w:sz w:val="16"/>
          <w:szCs w:val="16"/>
        </w:rPr>
        <w:t>StandardValues</w:t>
      </w:r>
      <w:r w:rsidR="00967DFF">
        <w:rPr>
          <w:noProof/>
        </w:rPr>
        <w:t xml:space="preserve"> leads to lower </w:t>
      </w:r>
      <w:r w:rsidR="00F95054" w:rsidRPr="00967DFF">
        <w:rPr>
          <w:noProof/>
        </w:rPr>
        <w:t xml:space="preserve">standard errors </w:t>
      </w:r>
      <w:r w:rsidR="00967DFF">
        <w:rPr>
          <w:noProof/>
        </w:rPr>
        <w:t>both for the PSE and the SD models, along with the resulting lower p values.</w:t>
      </w:r>
    </w:p>
    <w:p w14:paraId="69AE2E7D" w14:textId="5423B958" w:rsidR="00283509" w:rsidRDefault="00967DFF" w:rsidP="00376144">
      <w:pPr>
        <w:jc w:val="both"/>
        <w:rPr>
          <w:noProof/>
        </w:rPr>
      </w:pPr>
      <w:r w:rsidRPr="00967DFF">
        <w:rPr>
          <w:b/>
          <w:bCs/>
          <w:noProof/>
        </w:rPr>
        <w:t>Two unaddressed issues</w:t>
      </w:r>
      <w:r>
        <w:rPr>
          <w:noProof/>
        </w:rPr>
        <w:t xml:space="preserve"> – </w:t>
      </w:r>
      <w:r w:rsidR="008459C4">
        <w:rPr>
          <w:noProof/>
        </w:rPr>
        <w:t xml:space="preserve">However, when using this more sophisticated version of the </w:t>
      </w:r>
      <w:r w:rsidR="008349C8">
        <w:rPr>
          <w:noProof/>
        </w:rPr>
        <w:t>Two-Step</w:t>
      </w:r>
      <w:r w:rsidR="008459C4">
        <w:rPr>
          <w:noProof/>
        </w:rPr>
        <w:t xml:space="preserve"> approach, </w:t>
      </w:r>
      <w:r w:rsidR="00283509">
        <w:rPr>
          <w:noProof/>
        </w:rPr>
        <w:t>two issues remain unsolved:</w:t>
      </w:r>
    </w:p>
    <w:p w14:paraId="0C202880" w14:textId="26E9FAEE" w:rsidR="00283509" w:rsidRDefault="00283509" w:rsidP="00283509">
      <w:pPr>
        <w:pStyle w:val="ListParagraph"/>
        <w:numPr>
          <w:ilvl w:val="0"/>
          <w:numId w:val="6"/>
        </w:numPr>
        <w:jc w:val="both"/>
        <w:rPr>
          <w:noProof/>
        </w:rPr>
      </w:pPr>
      <w:r>
        <w:rPr>
          <w:noProof/>
        </w:rPr>
        <w:t xml:space="preserve">We might </w:t>
      </w:r>
      <w:r w:rsidR="008459C4">
        <w:rPr>
          <w:noProof/>
        </w:rPr>
        <w:t>still lose power by disregarding that each PSE and JND estimate is based on a large number of trials (e.g., 100 in our case)</w:t>
      </w:r>
    </w:p>
    <w:p w14:paraId="7E3914EE" w14:textId="09B72F6F" w:rsidR="00283509" w:rsidRDefault="00266C53" w:rsidP="00283509">
      <w:pPr>
        <w:pStyle w:val="ListParagraph"/>
        <w:numPr>
          <w:ilvl w:val="0"/>
          <w:numId w:val="6"/>
        </w:numPr>
        <w:jc w:val="both"/>
        <w:rPr>
          <w:noProof/>
        </w:rPr>
      </w:pPr>
      <w:r>
        <w:rPr>
          <w:noProof/>
        </w:rPr>
        <w:t xml:space="preserve">PSEs and JNDs are still treated as </w:t>
      </w:r>
      <w:r w:rsidR="00052985">
        <w:rPr>
          <w:noProof/>
        </w:rPr>
        <w:t>equally reliable</w:t>
      </w:r>
      <w:r>
        <w:rPr>
          <w:noProof/>
        </w:rPr>
        <w:t>, even if one is based on a staircase with 25 trials and the other is based on a staircase with 60 trials.</w:t>
      </w:r>
      <w:r w:rsidR="0077031D">
        <w:rPr>
          <w:noProof/>
        </w:rPr>
        <w:t xml:space="preserve"> </w:t>
      </w:r>
    </w:p>
    <w:p w14:paraId="506D68F2" w14:textId="3B6B8CDA" w:rsidR="0004040C" w:rsidRDefault="0077031D" w:rsidP="00283509">
      <w:pPr>
        <w:jc w:val="both"/>
        <w:rPr>
          <w:noProof/>
        </w:rPr>
      </w:pPr>
      <w:r>
        <w:rPr>
          <w:noProof/>
        </w:rPr>
        <w:t xml:space="preserve">Moscatelli et al. </w:t>
      </w:r>
      <w:r>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77031D">
        <w:rPr>
          <w:noProof/>
        </w:rPr>
        <w:t>(Moscatelli et al., 2012)</w:t>
      </w:r>
      <w:r>
        <w:rPr>
          <w:noProof/>
        </w:rPr>
        <w:fldChar w:fldCharType="end"/>
      </w:r>
      <w:r>
        <w:rPr>
          <w:noProof/>
        </w:rPr>
        <w:t xml:space="preserve"> have suggested the use of Generalized Linear Mixed Models to avoid </w:t>
      </w:r>
      <w:r w:rsidR="00D50741">
        <w:rPr>
          <w:noProof/>
        </w:rPr>
        <w:t>both issues</w:t>
      </w:r>
      <w:r w:rsidR="00EB7CAC">
        <w:rPr>
          <w:noProof/>
        </w:rPr>
        <w:t>, which we will discuss in the following section.</w:t>
      </w:r>
    </w:p>
    <w:tbl>
      <w:tblPr>
        <w:tblStyle w:val="TableGrid"/>
        <w:tblW w:w="0" w:type="auto"/>
        <w:tblLook w:val="04A0" w:firstRow="1" w:lastRow="0" w:firstColumn="1" w:lastColumn="0" w:noHBand="0" w:noVBand="1"/>
      </w:tblPr>
      <w:tblGrid>
        <w:gridCol w:w="4495"/>
        <w:gridCol w:w="1620"/>
        <w:gridCol w:w="1620"/>
        <w:gridCol w:w="1530"/>
      </w:tblGrid>
      <w:tr w:rsidR="00735041" w14:paraId="54CA0D77" w14:textId="77777777" w:rsidTr="004433F2">
        <w:tc>
          <w:tcPr>
            <w:tcW w:w="4495" w:type="dxa"/>
          </w:tcPr>
          <w:p w14:paraId="3B5EDF2F" w14:textId="77777777" w:rsidR="00735041" w:rsidRPr="00A65BE7" w:rsidRDefault="00735041" w:rsidP="00A65BE7">
            <w:pPr>
              <w:jc w:val="both"/>
              <w:rPr>
                <w:noProof/>
              </w:rPr>
            </w:pPr>
          </w:p>
        </w:tc>
        <w:tc>
          <w:tcPr>
            <w:tcW w:w="1620" w:type="dxa"/>
          </w:tcPr>
          <w:p w14:paraId="66310B68" w14:textId="7DBF752B" w:rsidR="00735041" w:rsidRPr="004E28DF" w:rsidRDefault="00D9307C" w:rsidP="00A65BE7">
            <w:pPr>
              <w:jc w:val="both"/>
              <w:rPr>
                <w:b/>
                <w:bCs/>
                <w:noProof/>
              </w:rPr>
            </w:pPr>
            <w:r w:rsidRPr="004E28DF">
              <w:rPr>
                <w:b/>
                <w:bCs/>
                <w:noProof/>
              </w:rPr>
              <w:t xml:space="preserve">Regression </w:t>
            </w:r>
            <w:r w:rsidR="00735041" w:rsidRPr="004E28DF">
              <w:rPr>
                <w:b/>
                <w:bCs/>
                <w:noProof/>
              </w:rPr>
              <w:t>Coefficient</w:t>
            </w:r>
          </w:p>
        </w:tc>
        <w:tc>
          <w:tcPr>
            <w:tcW w:w="1620" w:type="dxa"/>
          </w:tcPr>
          <w:p w14:paraId="5F697855" w14:textId="24040759" w:rsidR="00735041" w:rsidRPr="004E28DF" w:rsidRDefault="00735041" w:rsidP="00A65BE7">
            <w:pPr>
              <w:jc w:val="both"/>
              <w:rPr>
                <w:b/>
                <w:bCs/>
                <w:noProof/>
              </w:rPr>
            </w:pPr>
            <w:r w:rsidRPr="004E28DF">
              <w:rPr>
                <w:b/>
                <w:bCs/>
                <w:noProof/>
              </w:rPr>
              <w:t>Standard Error</w:t>
            </w:r>
          </w:p>
        </w:tc>
        <w:tc>
          <w:tcPr>
            <w:tcW w:w="1530" w:type="dxa"/>
          </w:tcPr>
          <w:p w14:paraId="028F76B7" w14:textId="70A3FC07" w:rsidR="00735041" w:rsidRPr="004E28DF" w:rsidRDefault="00735041" w:rsidP="00A65BE7">
            <w:pPr>
              <w:jc w:val="both"/>
              <w:rPr>
                <w:b/>
                <w:bCs/>
                <w:noProof/>
              </w:rPr>
            </w:pPr>
            <w:r w:rsidRPr="004E28DF">
              <w:rPr>
                <w:b/>
                <w:bCs/>
                <w:noProof/>
              </w:rPr>
              <w:t>P value</w:t>
            </w:r>
          </w:p>
        </w:tc>
      </w:tr>
      <w:tr w:rsidR="00E34D65" w14:paraId="039C0473" w14:textId="77777777" w:rsidTr="004433F2">
        <w:tc>
          <w:tcPr>
            <w:tcW w:w="4495" w:type="dxa"/>
            <w:vAlign w:val="center"/>
          </w:tcPr>
          <w:p w14:paraId="0C269A68" w14:textId="0E1BCFB4" w:rsidR="00E34D65" w:rsidRPr="000935ED" w:rsidRDefault="00AB6326" w:rsidP="00E34D65">
            <w:pPr>
              <w:jc w:val="both"/>
              <w:rPr>
                <w:b/>
                <w:bCs/>
                <w:noProof/>
              </w:rPr>
            </w:pPr>
            <w:r w:rsidRPr="000935ED">
              <w:rPr>
                <w:b/>
                <w:bCs/>
                <w:noProof/>
              </w:rPr>
              <w:t xml:space="preserve">PSE: LM </w:t>
            </w:r>
          </w:p>
          <w:p w14:paraId="6AF5151F" w14:textId="341BC8D7" w:rsidR="00E34D65" w:rsidRPr="000935ED" w:rsidRDefault="00E34D65" w:rsidP="00E34D65">
            <w:pPr>
              <w:jc w:val="both"/>
              <w:rPr>
                <w:i/>
                <w:iCs/>
                <w:noProof/>
              </w:rPr>
            </w:pPr>
            <w:r w:rsidRPr="000935ED">
              <w:rPr>
                <w:i/>
                <w:iCs/>
                <w:noProof/>
              </w:rPr>
              <w:t>(equivalent to t test)</w:t>
            </w:r>
          </w:p>
        </w:tc>
        <w:tc>
          <w:tcPr>
            <w:tcW w:w="1620" w:type="dxa"/>
            <w:vAlign w:val="center"/>
          </w:tcPr>
          <w:p w14:paraId="479CEBA8" w14:textId="04E5E36A" w:rsidR="00E34D65" w:rsidRPr="00A65BE7" w:rsidRDefault="00E34D65" w:rsidP="00E34D65">
            <w:pPr>
              <w:jc w:val="both"/>
              <w:rPr>
                <w:noProof/>
              </w:rPr>
            </w:pPr>
            <w:r w:rsidRPr="00E34D65">
              <w:rPr>
                <w:noProof/>
              </w:rPr>
              <w:t>0.49</w:t>
            </w:r>
          </w:p>
        </w:tc>
        <w:tc>
          <w:tcPr>
            <w:tcW w:w="1620" w:type="dxa"/>
            <w:vAlign w:val="center"/>
          </w:tcPr>
          <w:p w14:paraId="13CAE4B8" w14:textId="223BC08A" w:rsidR="00E34D65" w:rsidRPr="00A65BE7" w:rsidRDefault="00E34D65" w:rsidP="00E34D65">
            <w:pPr>
              <w:jc w:val="both"/>
              <w:rPr>
                <w:noProof/>
              </w:rPr>
            </w:pPr>
            <w:r w:rsidRPr="00E34D65">
              <w:rPr>
                <w:noProof/>
              </w:rPr>
              <w:t>0.31</w:t>
            </w:r>
          </w:p>
        </w:tc>
        <w:tc>
          <w:tcPr>
            <w:tcW w:w="1530" w:type="dxa"/>
            <w:vAlign w:val="center"/>
          </w:tcPr>
          <w:p w14:paraId="6A0958AE" w14:textId="2914DDAF" w:rsidR="00E34D65" w:rsidRPr="00A65BE7" w:rsidRDefault="00E34D65" w:rsidP="00E34D65">
            <w:pPr>
              <w:jc w:val="both"/>
              <w:rPr>
                <w:noProof/>
              </w:rPr>
            </w:pPr>
            <w:r w:rsidRPr="00E34D65">
              <w:rPr>
                <w:noProof/>
              </w:rPr>
              <w:t>0.129</w:t>
            </w:r>
          </w:p>
        </w:tc>
      </w:tr>
      <w:tr w:rsidR="00E34D65" w14:paraId="2C1A0FFD" w14:textId="77777777" w:rsidTr="004433F2">
        <w:tc>
          <w:tcPr>
            <w:tcW w:w="4495" w:type="dxa"/>
            <w:vAlign w:val="center"/>
          </w:tcPr>
          <w:p w14:paraId="7C15AF58" w14:textId="2B583E20" w:rsidR="00E34D65" w:rsidRPr="000935ED" w:rsidRDefault="00AB6326" w:rsidP="00E34D65">
            <w:pPr>
              <w:jc w:val="both"/>
              <w:rPr>
                <w:b/>
                <w:bCs/>
                <w:noProof/>
              </w:rPr>
            </w:pPr>
            <w:r w:rsidRPr="000935ED">
              <w:rPr>
                <w:b/>
                <w:bCs/>
                <w:noProof/>
              </w:rPr>
              <w:t>PSE: LMM with one random effect</w:t>
            </w:r>
          </w:p>
          <w:p w14:paraId="23870554" w14:textId="24DF40DC" w:rsidR="00E34D65" w:rsidRPr="000935ED" w:rsidRDefault="00E34D65" w:rsidP="00E34D65">
            <w:pPr>
              <w:jc w:val="both"/>
              <w:rPr>
                <w:i/>
                <w:iCs/>
                <w:noProof/>
              </w:rPr>
            </w:pPr>
            <w:r w:rsidRPr="000935ED">
              <w:rPr>
                <w:i/>
                <w:iCs/>
                <w:noProof/>
              </w:rPr>
              <w:t>(random intercepts for ID)</w:t>
            </w:r>
          </w:p>
        </w:tc>
        <w:tc>
          <w:tcPr>
            <w:tcW w:w="1620" w:type="dxa"/>
            <w:vAlign w:val="center"/>
          </w:tcPr>
          <w:p w14:paraId="7EC921CF" w14:textId="4E1BBDAA" w:rsidR="00E34D65" w:rsidRPr="00A65BE7" w:rsidRDefault="00E34D65" w:rsidP="00E34D65">
            <w:pPr>
              <w:jc w:val="both"/>
              <w:rPr>
                <w:noProof/>
              </w:rPr>
            </w:pPr>
            <w:r w:rsidRPr="00E34D65">
              <w:rPr>
                <w:noProof/>
              </w:rPr>
              <w:t>0.49</w:t>
            </w:r>
          </w:p>
        </w:tc>
        <w:tc>
          <w:tcPr>
            <w:tcW w:w="1620" w:type="dxa"/>
            <w:vAlign w:val="center"/>
          </w:tcPr>
          <w:p w14:paraId="657FF949" w14:textId="7C756B70" w:rsidR="00E34D65" w:rsidRPr="00A65BE7" w:rsidRDefault="00E34D65" w:rsidP="00E34D65">
            <w:pPr>
              <w:jc w:val="both"/>
              <w:rPr>
                <w:noProof/>
              </w:rPr>
            </w:pPr>
            <w:r w:rsidRPr="00E34D65">
              <w:rPr>
                <w:noProof/>
              </w:rPr>
              <w:t>0.11</w:t>
            </w:r>
          </w:p>
        </w:tc>
        <w:tc>
          <w:tcPr>
            <w:tcW w:w="1530" w:type="dxa"/>
            <w:vAlign w:val="center"/>
          </w:tcPr>
          <w:p w14:paraId="052308ED" w14:textId="73A9D9DE" w:rsidR="00E34D65" w:rsidRPr="00A65BE7" w:rsidRDefault="00E34D65" w:rsidP="00E34D65">
            <w:pPr>
              <w:jc w:val="both"/>
              <w:rPr>
                <w:noProof/>
              </w:rPr>
            </w:pPr>
            <w:r>
              <w:rPr>
                <w:noProof/>
              </w:rPr>
              <w:t>&lt; 0.001</w:t>
            </w:r>
          </w:p>
        </w:tc>
      </w:tr>
      <w:tr w:rsidR="00E34D65" w14:paraId="44D53172" w14:textId="77777777" w:rsidTr="004433F2">
        <w:tc>
          <w:tcPr>
            <w:tcW w:w="4495" w:type="dxa"/>
            <w:vAlign w:val="center"/>
          </w:tcPr>
          <w:p w14:paraId="4F7FEB3B" w14:textId="0249D088" w:rsidR="00E34D65" w:rsidRPr="000935ED" w:rsidRDefault="0025476D" w:rsidP="00E34D65">
            <w:pPr>
              <w:jc w:val="both"/>
              <w:rPr>
                <w:b/>
                <w:bCs/>
                <w:noProof/>
              </w:rPr>
            </w:pPr>
            <w:r w:rsidRPr="000935ED">
              <w:rPr>
                <w:b/>
                <w:bCs/>
                <w:noProof/>
              </w:rPr>
              <w:t>PSE: LMM with two random effects</w:t>
            </w:r>
          </w:p>
          <w:p w14:paraId="068CCA2D" w14:textId="05A0CDD2" w:rsidR="00E34D65" w:rsidRPr="000935ED" w:rsidRDefault="00E34D65" w:rsidP="00E34D65">
            <w:pPr>
              <w:jc w:val="both"/>
              <w:rPr>
                <w:i/>
                <w:iCs/>
                <w:noProof/>
              </w:rPr>
            </w:pPr>
            <w:r w:rsidRPr="000935ED">
              <w:rPr>
                <w:i/>
                <w:iCs/>
                <w:noProof/>
              </w:rPr>
              <w:t>(random intercepts for ID</w:t>
            </w:r>
            <w:r w:rsidR="00AA45D7">
              <w:rPr>
                <w:i/>
                <w:iCs/>
                <w:noProof/>
              </w:rPr>
              <w:t xml:space="preserve"> and</w:t>
            </w:r>
            <w:r w:rsidRPr="000935ED">
              <w:rPr>
                <w:i/>
                <w:iCs/>
                <w:noProof/>
              </w:rPr>
              <w:t xml:space="preserve"> StandardValues)</w:t>
            </w:r>
          </w:p>
        </w:tc>
        <w:tc>
          <w:tcPr>
            <w:tcW w:w="1620" w:type="dxa"/>
            <w:vAlign w:val="center"/>
          </w:tcPr>
          <w:p w14:paraId="5782875F" w14:textId="2C09DF87" w:rsidR="00E34D65" w:rsidRPr="00A65BE7" w:rsidRDefault="00E34D65" w:rsidP="00E34D65">
            <w:pPr>
              <w:jc w:val="both"/>
              <w:rPr>
                <w:noProof/>
              </w:rPr>
            </w:pPr>
            <w:r w:rsidRPr="00E34D65">
              <w:rPr>
                <w:noProof/>
              </w:rPr>
              <w:t>0.49</w:t>
            </w:r>
          </w:p>
        </w:tc>
        <w:tc>
          <w:tcPr>
            <w:tcW w:w="1620" w:type="dxa"/>
            <w:vAlign w:val="center"/>
          </w:tcPr>
          <w:p w14:paraId="6F5DAED5" w14:textId="18FC1F69" w:rsidR="00E34D65" w:rsidRPr="00A65BE7" w:rsidRDefault="00E34D65" w:rsidP="00E34D65">
            <w:pPr>
              <w:jc w:val="both"/>
              <w:rPr>
                <w:noProof/>
              </w:rPr>
            </w:pPr>
            <w:r w:rsidRPr="00E34D65">
              <w:rPr>
                <w:noProof/>
              </w:rPr>
              <w:t>0.1</w:t>
            </w:r>
          </w:p>
        </w:tc>
        <w:tc>
          <w:tcPr>
            <w:tcW w:w="1530" w:type="dxa"/>
            <w:vAlign w:val="center"/>
          </w:tcPr>
          <w:p w14:paraId="45901DD4" w14:textId="699B44E7" w:rsidR="00E34D65" w:rsidRPr="00A65BE7" w:rsidRDefault="00E34D65" w:rsidP="00E34D65">
            <w:pPr>
              <w:jc w:val="both"/>
              <w:rPr>
                <w:noProof/>
              </w:rPr>
            </w:pPr>
            <w:r>
              <w:rPr>
                <w:noProof/>
              </w:rPr>
              <w:t>&lt; 0.001</w:t>
            </w:r>
          </w:p>
        </w:tc>
      </w:tr>
      <w:tr w:rsidR="00E34D65" w14:paraId="04F222DB" w14:textId="77777777" w:rsidTr="004433F2">
        <w:tc>
          <w:tcPr>
            <w:tcW w:w="4495" w:type="dxa"/>
            <w:vAlign w:val="center"/>
          </w:tcPr>
          <w:p w14:paraId="543D45A8" w14:textId="24CB5EF1" w:rsidR="00E34D65" w:rsidRPr="000935ED" w:rsidRDefault="00D9307C" w:rsidP="00E34D65">
            <w:pPr>
              <w:jc w:val="both"/>
              <w:rPr>
                <w:b/>
                <w:bCs/>
                <w:noProof/>
              </w:rPr>
            </w:pPr>
            <w:r w:rsidRPr="000935ED">
              <w:rPr>
                <w:b/>
                <w:bCs/>
                <w:noProof/>
              </w:rPr>
              <w:t xml:space="preserve">SD: </w:t>
            </w:r>
            <w:r w:rsidR="00E34D65" w:rsidRPr="000935ED">
              <w:rPr>
                <w:b/>
                <w:bCs/>
                <w:noProof/>
              </w:rPr>
              <w:t>LM</w:t>
            </w:r>
          </w:p>
          <w:p w14:paraId="215B640F" w14:textId="5E9F8AAE" w:rsidR="00E34D65" w:rsidRPr="00A65BE7" w:rsidRDefault="00E34D65" w:rsidP="00E34D65">
            <w:pPr>
              <w:jc w:val="both"/>
              <w:rPr>
                <w:noProof/>
              </w:rPr>
            </w:pPr>
            <w:r w:rsidRPr="000935ED">
              <w:rPr>
                <w:i/>
                <w:iCs/>
                <w:noProof/>
              </w:rPr>
              <w:t>(equivalent to t test)</w:t>
            </w:r>
          </w:p>
        </w:tc>
        <w:tc>
          <w:tcPr>
            <w:tcW w:w="1620" w:type="dxa"/>
            <w:vAlign w:val="center"/>
          </w:tcPr>
          <w:p w14:paraId="792334D4" w14:textId="6C80AA4F" w:rsidR="00E34D65" w:rsidRPr="00A65BE7" w:rsidRDefault="00E34D65" w:rsidP="00E34D65">
            <w:pPr>
              <w:jc w:val="both"/>
              <w:rPr>
                <w:noProof/>
              </w:rPr>
            </w:pPr>
            <w:r w:rsidRPr="00E34D65">
              <w:rPr>
                <w:noProof/>
              </w:rPr>
              <w:t>0.32</w:t>
            </w:r>
          </w:p>
        </w:tc>
        <w:tc>
          <w:tcPr>
            <w:tcW w:w="1620" w:type="dxa"/>
            <w:vAlign w:val="center"/>
          </w:tcPr>
          <w:p w14:paraId="0D665067" w14:textId="2389F565" w:rsidR="00E34D65" w:rsidRPr="00A65BE7" w:rsidRDefault="00E34D65" w:rsidP="00E34D65">
            <w:pPr>
              <w:jc w:val="both"/>
              <w:rPr>
                <w:noProof/>
              </w:rPr>
            </w:pPr>
            <w:r w:rsidRPr="00E34D65">
              <w:rPr>
                <w:noProof/>
              </w:rPr>
              <w:t>0.15</w:t>
            </w:r>
          </w:p>
        </w:tc>
        <w:tc>
          <w:tcPr>
            <w:tcW w:w="1530" w:type="dxa"/>
            <w:vAlign w:val="center"/>
          </w:tcPr>
          <w:p w14:paraId="56AEA4B9" w14:textId="23B5EC52" w:rsidR="00E34D65" w:rsidRPr="00A65BE7" w:rsidRDefault="00E34D65" w:rsidP="00E34D65">
            <w:pPr>
              <w:jc w:val="both"/>
              <w:rPr>
                <w:noProof/>
              </w:rPr>
            </w:pPr>
            <w:r w:rsidRPr="00E34D65">
              <w:rPr>
                <w:noProof/>
              </w:rPr>
              <w:t>0.038</w:t>
            </w:r>
          </w:p>
        </w:tc>
      </w:tr>
      <w:tr w:rsidR="00E34D65" w14:paraId="0600485B" w14:textId="77777777" w:rsidTr="004433F2">
        <w:tc>
          <w:tcPr>
            <w:tcW w:w="4495" w:type="dxa"/>
            <w:vAlign w:val="center"/>
          </w:tcPr>
          <w:p w14:paraId="49453877" w14:textId="79765630" w:rsidR="00E34D65" w:rsidRPr="000935ED" w:rsidRDefault="00D9307C" w:rsidP="00E34D65">
            <w:pPr>
              <w:jc w:val="both"/>
              <w:rPr>
                <w:b/>
                <w:bCs/>
                <w:noProof/>
              </w:rPr>
            </w:pPr>
            <w:r w:rsidRPr="000935ED">
              <w:rPr>
                <w:b/>
                <w:bCs/>
                <w:noProof/>
              </w:rPr>
              <w:t xml:space="preserve">SD: </w:t>
            </w:r>
            <w:r w:rsidR="00E34D65" w:rsidRPr="000935ED">
              <w:rPr>
                <w:b/>
                <w:bCs/>
                <w:noProof/>
              </w:rPr>
              <w:t>LMM</w:t>
            </w:r>
            <w:r w:rsidR="00615A10" w:rsidRPr="000935ED">
              <w:rPr>
                <w:b/>
                <w:bCs/>
                <w:noProof/>
              </w:rPr>
              <w:t xml:space="preserve"> with one random effect</w:t>
            </w:r>
          </w:p>
          <w:p w14:paraId="6D05E4EE" w14:textId="62CD85F6" w:rsidR="00E34D65" w:rsidRPr="00D9307C" w:rsidRDefault="00E34D65" w:rsidP="00E34D65">
            <w:pPr>
              <w:jc w:val="both"/>
              <w:rPr>
                <w:i/>
                <w:iCs/>
                <w:noProof/>
              </w:rPr>
            </w:pPr>
            <w:r w:rsidRPr="00D9307C">
              <w:rPr>
                <w:i/>
                <w:iCs/>
                <w:noProof/>
              </w:rPr>
              <w:t>(random intercepts for ID)</w:t>
            </w:r>
          </w:p>
        </w:tc>
        <w:tc>
          <w:tcPr>
            <w:tcW w:w="1620" w:type="dxa"/>
            <w:vAlign w:val="center"/>
          </w:tcPr>
          <w:p w14:paraId="239BD37B" w14:textId="16217380" w:rsidR="00E34D65" w:rsidRPr="00A65BE7" w:rsidRDefault="00E34D65" w:rsidP="00E34D65">
            <w:pPr>
              <w:jc w:val="both"/>
              <w:rPr>
                <w:noProof/>
              </w:rPr>
            </w:pPr>
            <w:r w:rsidRPr="00E34D65">
              <w:rPr>
                <w:noProof/>
              </w:rPr>
              <w:t>0.32</w:t>
            </w:r>
          </w:p>
        </w:tc>
        <w:tc>
          <w:tcPr>
            <w:tcW w:w="1620" w:type="dxa"/>
            <w:vAlign w:val="center"/>
          </w:tcPr>
          <w:p w14:paraId="5FC14DE5" w14:textId="0EFE6004" w:rsidR="00E34D65" w:rsidRPr="00A65BE7" w:rsidRDefault="00E34D65" w:rsidP="00E34D65">
            <w:pPr>
              <w:jc w:val="both"/>
              <w:rPr>
                <w:noProof/>
              </w:rPr>
            </w:pPr>
            <w:r w:rsidRPr="00E34D65">
              <w:rPr>
                <w:noProof/>
              </w:rPr>
              <w:t>0.13</w:t>
            </w:r>
          </w:p>
        </w:tc>
        <w:tc>
          <w:tcPr>
            <w:tcW w:w="1530" w:type="dxa"/>
            <w:vAlign w:val="center"/>
          </w:tcPr>
          <w:p w14:paraId="2C0CE6D5" w14:textId="1A344027" w:rsidR="00E34D65" w:rsidRPr="00A65BE7" w:rsidRDefault="00E34D65" w:rsidP="00E34D65">
            <w:pPr>
              <w:jc w:val="both"/>
              <w:rPr>
                <w:noProof/>
              </w:rPr>
            </w:pPr>
            <w:r w:rsidRPr="00E34D65">
              <w:rPr>
                <w:noProof/>
              </w:rPr>
              <w:t>0.02</w:t>
            </w:r>
          </w:p>
        </w:tc>
      </w:tr>
      <w:tr w:rsidR="00E34D65" w14:paraId="6EEA516A" w14:textId="77777777" w:rsidTr="004433F2">
        <w:tc>
          <w:tcPr>
            <w:tcW w:w="4495" w:type="dxa"/>
            <w:vAlign w:val="center"/>
          </w:tcPr>
          <w:p w14:paraId="1CA737A5" w14:textId="101E1DDB" w:rsidR="00E34D65" w:rsidRPr="000935ED" w:rsidRDefault="00615A10" w:rsidP="00E34D65">
            <w:pPr>
              <w:jc w:val="both"/>
              <w:rPr>
                <w:b/>
                <w:bCs/>
                <w:noProof/>
              </w:rPr>
            </w:pPr>
            <w:r w:rsidRPr="000935ED">
              <w:rPr>
                <w:b/>
                <w:bCs/>
                <w:noProof/>
              </w:rPr>
              <w:t>SD: LMM with two random effects</w:t>
            </w:r>
          </w:p>
          <w:p w14:paraId="43C1F467" w14:textId="208C31B7" w:rsidR="00E34D65" w:rsidRPr="00D9307C" w:rsidRDefault="00E34D65" w:rsidP="00E34D65">
            <w:pPr>
              <w:jc w:val="both"/>
              <w:rPr>
                <w:i/>
                <w:iCs/>
                <w:noProof/>
              </w:rPr>
            </w:pPr>
            <w:r w:rsidRPr="00D9307C">
              <w:rPr>
                <w:i/>
                <w:iCs/>
                <w:noProof/>
              </w:rPr>
              <w:t>(random intercepts for ID</w:t>
            </w:r>
            <w:r w:rsidR="00AA45D7">
              <w:rPr>
                <w:i/>
                <w:iCs/>
                <w:noProof/>
              </w:rPr>
              <w:t xml:space="preserve"> and</w:t>
            </w:r>
            <w:r w:rsidRPr="00D9307C">
              <w:rPr>
                <w:i/>
                <w:iCs/>
                <w:noProof/>
              </w:rPr>
              <w:t xml:space="preserve"> StandardValues)</w:t>
            </w:r>
          </w:p>
        </w:tc>
        <w:tc>
          <w:tcPr>
            <w:tcW w:w="1620" w:type="dxa"/>
            <w:vAlign w:val="center"/>
          </w:tcPr>
          <w:p w14:paraId="0E212E4C" w14:textId="1B849FAE" w:rsidR="00E34D65" w:rsidRPr="00A65BE7" w:rsidRDefault="00E34D65" w:rsidP="00E34D65">
            <w:pPr>
              <w:jc w:val="both"/>
              <w:rPr>
                <w:noProof/>
              </w:rPr>
            </w:pPr>
            <w:r w:rsidRPr="00E34D65">
              <w:rPr>
                <w:noProof/>
              </w:rPr>
              <w:t>0.32</w:t>
            </w:r>
          </w:p>
        </w:tc>
        <w:tc>
          <w:tcPr>
            <w:tcW w:w="1620" w:type="dxa"/>
            <w:vAlign w:val="center"/>
          </w:tcPr>
          <w:p w14:paraId="5810A073" w14:textId="61022124" w:rsidR="00E34D65" w:rsidRPr="00A65BE7" w:rsidRDefault="00E34D65" w:rsidP="00E34D65">
            <w:pPr>
              <w:jc w:val="both"/>
              <w:rPr>
                <w:noProof/>
              </w:rPr>
            </w:pPr>
            <w:r w:rsidRPr="00E34D65">
              <w:rPr>
                <w:noProof/>
              </w:rPr>
              <w:t>0.11</w:t>
            </w:r>
          </w:p>
        </w:tc>
        <w:tc>
          <w:tcPr>
            <w:tcW w:w="1530" w:type="dxa"/>
            <w:vAlign w:val="center"/>
          </w:tcPr>
          <w:p w14:paraId="29F9CAEB" w14:textId="02F36DB3" w:rsidR="00E34D65" w:rsidRPr="00A65BE7" w:rsidRDefault="00E34D65" w:rsidP="00E34D65">
            <w:pPr>
              <w:keepNext/>
              <w:jc w:val="both"/>
              <w:rPr>
                <w:noProof/>
              </w:rPr>
            </w:pPr>
            <w:r w:rsidRPr="00E34D65">
              <w:rPr>
                <w:noProof/>
              </w:rPr>
              <w:t>0.008</w:t>
            </w:r>
          </w:p>
        </w:tc>
      </w:tr>
    </w:tbl>
    <w:p w14:paraId="67407B72" w14:textId="327AA55D" w:rsidR="00392233" w:rsidRDefault="0091719E" w:rsidP="0091719E">
      <w:pPr>
        <w:pStyle w:val="Caption"/>
        <w:rPr>
          <w:noProof/>
        </w:rPr>
      </w:pPr>
      <w:bookmarkStart w:id="15" w:name="_Ref56722388"/>
      <w:r>
        <w:t xml:space="preserve">Table </w:t>
      </w:r>
      <w:fldSimple w:instr=" SEQ Table \* ARABIC ">
        <w:r w:rsidR="00E01B44">
          <w:rPr>
            <w:noProof/>
          </w:rPr>
          <w:t>1</w:t>
        </w:r>
      </w:fldSimple>
      <w:bookmarkEnd w:id="15"/>
      <w:r>
        <w:t>: Regression coefficients, associated standard errors and p values for different ways of analyzing the data.</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bookmarkStart w:id="16" w:name="_Toc57443012"/>
      <w:r>
        <w:t>Generalized Linear Mixed Modelling (GLMM)</w:t>
      </w:r>
      <w:bookmarkEnd w:id="16"/>
    </w:p>
    <w:p w14:paraId="0A881E62" w14:textId="77777777" w:rsidR="00140BED"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w:t>
      </w:r>
      <w:r w:rsidR="0077031D">
        <w:rPr>
          <w:noProof/>
        </w:rPr>
        <w:lastRenderedPageBreak/>
        <w:t xml:space="preserve">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6D8BCADB" w14:textId="60115519" w:rsidR="00F946DB" w:rsidRDefault="00140BED" w:rsidP="00F80408">
      <w:pPr>
        <w:jc w:val="both"/>
        <w:rPr>
          <w:noProof/>
        </w:rPr>
      </w:pPr>
      <w:r>
        <w:rPr>
          <w:noProof/>
        </w:rPr>
        <w:t>We reuse the same dataset we already asimulated above. To fit Generalized Linear Mixed Models</w:t>
      </w:r>
      <w:r w:rsidR="007B7145">
        <w:rPr>
          <w:noProof/>
        </w:rPr>
        <w:t>,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 xml:space="preserve">two different models in their examples: A model with </w:t>
      </w:r>
      <w:r w:rsidR="00F946DB" w:rsidRPr="00EF1D4D">
        <w:rPr>
          <w:rFonts w:ascii="Courier New" w:hAnsi="Courier New" w:cs="Courier New"/>
          <w:noProof/>
          <w:sz w:val="16"/>
          <w:szCs w:val="16"/>
        </w:rPr>
        <w:t>ConditionOfInterest</w:t>
      </w:r>
      <w:r w:rsidR="00F946DB">
        <w:rPr>
          <w:noProof/>
        </w:rPr>
        <w:t xml:space="preserve">, </w:t>
      </w:r>
      <w:r w:rsidR="00F946DB" w:rsidRPr="00EF1D4D">
        <w:rPr>
          <w:rFonts w:ascii="Courier New" w:hAnsi="Courier New" w:cs="Courier New"/>
          <w:noProof/>
          <w:sz w:val="16"/>
          <w:szCs w:val="16"/>
        </w:rPr>
        <w:t>Difference</w:t>
      </w:r>
      <w:r w:rsidR="00F946DB">
        <w:rPr>
          <w:noProof/>
        </w:rPr>
        <w:t xml:space="preserve"> and their interaction as fixed effects, and random intercepts and random slopes for </w:t>
      </w:r>
      <w:r w:rsidR="00F946DB" w:rsidRPr="008605FC">
        <w:rPr>
          <w:rFonts w:ascii="Courier New" w:hAnsi="Courier New" w:cs="Courier New"/>
          <w:noProof/>
          <w:sz w:val="16"/>
          <w:szCs w:val="16"/>
        </w:rPr>
        <w:t>Difference</w:t>
      </w:r>
      <w:r w:rsidR="00F946DB">
        <w:rPr>
          <w:noProof/>
        </w:rPr>
        <w:t xml:space="preserv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245CE7">
        <w:rPr>
          <w:rFonts w:ascii="Courier New" w:hAnsi="Courier New" w:cs="Courier New"/>
          <w:noProof/>
          <w:sz w:val="16"/>
          <w:szCs w:val="16"/>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245CE7">
        <w:rPr>
          <w:rFonts w:ascii="Courier New" w:hAnsi="Courier New" w:cs="Courier New"/>
          <w:noProof/>
          <w:sz w:val="16"/>
          <w:szCs w:val="16"/>
        </w:rPr>
        <w:t>ConditionOfInterest</w:t>
      </w:r>
      <w:r>
        <w:rPr>
          <w:noProof/>
        </w:rPr>
        <w:t xml:space="preserve"> indicates to what extent the whole psychometric function is shifted to the left or to the right. The coefficient for</w:t>
      </w:r>
      <w:r w:rsidRPr="00245CE7">
        <w:rPr>
          <w:rFonts w:ascii="Courier New" w:hAnsi="Courier New" w:cs="Courier New"/>
          <w:noProof/>
          <w:sz w:val="16"/>
          <w:szCs w:val="16"/>
        </w:rPr>
        <w:t xml:space="preserve"> ConditionOfInterest</w:t>
      </w:r>
      <w:r>
        <w:rPr>
          <w:noProof/>
        </w:rPr>
        <w:t xml:space="preserve"> thus corresponds to the extent to which the presence of the manipulation shifts the mean of the psychometric function, that is, the PSE. The interaction between </w:t>
      </w:r>
      <w:r w:rsidRPr="00D2405F">
        <w:rPr>
          <w:rFonts w:ascii="Courier New" w:hAnsi="Courier New" w:cs="Courier New"/>
          <w:noProof/>
          <w:sz w:val="16"/>
          <w:szCs w:val="16"/>
        </w:rPr>
        <w:t>ConditionofInterest</w:t>
      </w:r>
      <w:r>
        <w:rPr>
          <w:noProof/>
        </w:rPr>
        <w:t xml:space="preserve"> and </w:t>
      </w:r>
      <w:r w:rsidRPr="00D2405F">
        <w:rPr>
          <w:rFonts w:ascii="Courier New" w:hAnsi="Courier New" w:cs="Courier New"/>
          <w:noProof/>
          <w:sz w:val="16"/>
          <w:szCs w:val="16"/>
        </w:rPr>
        <w:t>Difference</w:t>
      </w:r>
      <w:r>
        <w:rPr>
          <w:noProof/>
        </w:rPr>
        <w:t xml:space="preserve"> indicates to what extent the manipulation </w:t>
      </w:r>
      <w:r w:rsidRPr="00D2405F">
        <w:rPr>
          <w:rFonts w:ascii="Courier New" w:hAnsi="Courier New" w:cs="Courier New"/>
          <w:noProof/>
          <w:sz w:val="16"/>
          <w:szCs w:val="16"/>
        </w:rPr>
        <w:t>ConditionOfInterest</w:t>
      </w:r>
      <w:r>
        <w:rPr>
          <w:noProof/>
        </w:rPr>
        <w:t xml:space="preserve"> changes the coefficient for </w:t>
      </w:r>
      <w:r w:rsidRPr="00D2405F">
        <w:rPr>
          <w:rFonts w:ascii="Courier New" w:hAnsi="Courier New" w:cs="Courier New"/>
          <w:noProof/>
          <w:sz w:val="16"/>
          <w:szCs w:val="16"/>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D2405F">
        <w:rPr>
          <w:rFonts w:ascii="Courier New" w:hAnsi="Courier New" w:cs="Courier New"/>
          <w:noProof/>
          <w:sz w:val="16"/>
          <w:szCs w:val="16"/>
        </w:rPr>
        <w:t>ConditionOfInterest</w:t>
      </w:r>
      <w:r>
        <w:rPr>
          <w:noProof/>
        </w:rPr>
        <w:t xml:space="preserve">, </w:t>
      </w:r>
      <w:r w:rsidRPr="00D2405F">
        <w:rPr>
          <w:rFonts w:ascii="Courier New" w:hAnsi="Courier New" w:cs="Courier New"/>
          <w:noProof/>
          <w:sz w:val="16"/>
          <w:szCs w:val="16"/>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w:t>
      </w:r>
      <w:r w:rsidR="00BE27CA">
        <w:rPr>
          <w:noProof/>
        </w:rPr>
        <w:lastRenderedPageBreak/>
        <w:t>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D2405F">
        <w:rPr>
          <w:rFonts w:ascii="Courier New" w:hAnsi="Courier New" w:cs="Courier New"/>
          <w:noProof/>
          <w:sz w:val="16"/>
          <w:szCs w:val="16"/>
        </w:rPr>
        <w:t>ConditionOfInterest</w:t>
      </w:r>
      <w:r w:rsidR="00E11438">
        <w:rPr>
          <w:noProof/>
        </w:rPr>
        <w:t xml:space="preserve"> on the JND, this null model would be a model that is equal to the test model, but lacks the interaction of </w:t>
      </w:r>
      <w:r w:rsidR="00E11438" w:rsidRPr="00D2405F">
        <w:rPr>
          <w:rFonts w:ascii="Courier New" w:hAnsi="Courier New" w:cs="Courier New"/>
          <w:noProof/>
          <w:sz w:val="16"/>
          <w:szCs w:val="16"/>
        </w:rPr>
        <w:t xml:space="preserve">ConditionOfInterest </w:t>
      </w:r>
      <w:r w:rsidR="00E11438">
        <w:rPr>
          <w:noProof/>
        </w:rPr>
        <w:t xml:space="preserve">and </w:t>
      </w:r>
      <w:r w:rsidR="00E11438" w:rsidRPr="00D2405F">
        <w:rPr>
          <w:rFonts w:ascii="Courier New" w:hAnsi="Courier New" w:cs="Courier New"/>
          <w:noProof/>
          <w:sz w:val="16"/>
          <w:szCs w:val="16"/>
        </w:rPr>
        <w:t>Difference</w:t>
      </w:r>
      <w:r w:rsidR="00E11438">
        <w:rPr>
          <w:noProof/>
        </w:rPr>
        <w:t>.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D02B88">
        <w:rPr>
          <w:rFonts w:ascii="Courier New" w:hAnsi="Courier New" w:cs="Courier New"/>
          <w:noProof/>
          <w:sz w:val="16"/>
          <w:szCs w:val="16"/>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D02B88">
        <w:rPr>
          <w:rFonts w:ascii="Courier New" w:hAnsi="Courier New" w:cs="Courier New"/>
          <w:noProof/>
          <w:sz w:val="16"/>
          <w:szCs w:val="16"/>
        </w:rPr>
        <w:t>ConditionOfInterest</w:t>
      </w:r>
      <w:r w:rsidR="00E703DF">
        <w:rPr>
          <w:noProof/>
        </w:rPr>
        <w:t xml:space="preserve"> and</w:t>
      </w:r>
      <w:r w:rsidR="00E703DF" w:rsidRPr="00D02B88">
        <w:rPr>
          <w:rFonts w:ascii="Courier New" w:hAnsi="Courier New" w:cs="Courier New"/>
          <w:noProof/>
          <w:sz w:val="16"/>
          <w:szCs w:val="16"/>
        </w:rPr>
        <w:t xml:space="preserve"> 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w:t>
      </w:r>
      <w:r w:rsidR="00DB0A11" w:rsidRPr="008605FC">
        <w:rPr>
          <w:rFonts w:ascii="Courier New" w:hAnsi="Courier New" w:cs="Courier New"/>
          <w:noProof/>
          <w:sz w:val="16"/>
          <w:szCs w:val="16"/>
        </w:rPr>
        <w:t>Difference</w:t>
      </w:r>
      <w:r w:rsidR="00DB0A11">
        <w:rPr>
          <w:noProof/>
        </w:rPr>
        <w:t xml:space="preserv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453A984A" w:rsidR="009C0D5A" w:rsidRDefault="00575840" w:rsidP="000B28DC">
      <w:pPr>
        <w:jc w:val="both"/>
        <w:rPr>
          <w:noProof/>
        </w:rPr>
      </w:pPr>
      <w:r>
        <w:rPr>
          <w:noProof/>
        </w:rPr>
        <w:lastRenderedPageBreak/>
        <w:t>T</w:t>
      </w:r>
      <w:r w:rsidR="00DB0A11">
        <w:rPr>
          <w:noProof/>
        </w:rPr>
        <w:t xml:space="preserve">he model fit </w:t>
      </w:r>
      <w:r w:rsidR="00B65CD5">
        <w:rPr>
          <w:noProof/>
        </w:rPr>
        <w:t>was</w:t>
      </w:r>
      <w:r w:rsidR="00DB0A11">
        <w:rPr>
          <w:noProof/>
        </w:rPr>
        <w:t xml:space="preserve"> superior for (</w:t>
      </w:r>
      <w:r>
        <w:rPr>
          <w:noProof/>
        </w:rPr>
        <w:t>a</w:t>
      </w:r>
      <w:r w:rsidR="00DB0A11">
        <w:rPr>
          <w:noProof/>
        </w:rPr>
        <w:t>),</w:t>
      </w:r>
      <w:r w:rsidR="00B81FFD">
        <w:rPr>
          <w:noProof/>
        </w:rPr>
        <w:t xml:space="preserve"> but</w:t>
      </w:r>
      <w:r w:rsidR="00DB0A11">
        <w:rPr>
          <w:noProof/>
        </w:rPr>
        <w:t xml:space="preserve"> the </w:t>
      </w:r>
      <w:r w:rsidR="00C172BD">
        <w:rPr>
          <w:noProof/>
        </w:rPr>
        <w:t xml:space="preserve">fixed effect </w:t>
      </w:r>
      <w:r w:rsidR="00DB0A11">
        <w:rPr>
          <w:noProof/>
        </w:rPr>
        <w:t xml:space="preserve">coefficient estimates </w:t>
      </w:r>
      <w:r w:rsidR="00B65CD5">
        <w:rPr>
          <w:noProof/>
        </w:rPr>
        <w:t xml:space="preserve">were </w:t>
      </w:r>
      <w:r w:rsidR="00DB0A11">
        <w:rPr>
          <w:noProof/>
        </w:rPr>
        <w:t xml:space="preserve">roughly equal </w:t>
      </w:r>
      <w:r w:rsidR="00C172BD">
        <w:rPr>
          <w:noProof/>
        </w:rPr>
        <w:t xml:space="preserve">across </w:t>
      </w:r>
      <w:r w:rsidR="00DB0A11">
        <w:rPr>
          <w:noProof/>
        </w:rPr>
        <w:t>both options.</w:t>
      </w:r>
      <w:r w:rsidR="00B65CD5">
        <w:rPr>
          <w:noProof/>
        </w:rPr>
        <w:t xml:space="preserve"> </w:t>
      </w:r>
      <w:r w:rsidR="00A721D6">
        <w:rPr>
          <w:noProof/>
        </w:rPr>
        <w:t>In our simulated dataset, a Likelihood Ratio Test yielded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D02B88">
        <w:rPr>
          <w:rFonts w:ascii="Courier New" w:hAnsi="Courier New" w:cs="Courier New"/>
          <w:noProof/>
          <w:sz w:val="16"/>
          <w:szCs w:val="16"/>
        </w:rPr>
        <w:t>GLMM_RandomIntercepts_JND</w:t>
      </w:r>
      <w:r w:rsidR="00B65CD5" w:rsidRPr="00B65CD5">
        <w:rPr>
          <w:noProof/>
        </w:rPr>
        <w:t xml:space="preserve"> and </w:t>
      </w:r>
      <w:r w:rsidR="00B65CD5" w:rsidRPr="00D02B88">
        <w:rPr>
          <w:rFonts w:ascii="Courier New" w:hAnsi="Courier New" w:cs="Courier New"/>
          <w:noProof/>
          <w:sz w:val="16"/>
          <w:szCs w:val="16"/>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3F128F2" w14:textId="14DDE976" w:rsidR="00F5699C" w:rsidRDefault="00F5699C" w:rsidP="000B28DC">
      <w:pPr>
        <w:jc w:val="both"/>
        <w:rPr>
          <w:noProof/>
        </w:rPr>
      </w:pPr>
      <w:r>
        <w:rPr>
          <w:noProof/>
        </w:rPr>
        <w:t xml:space="preserve">Again, all code used in this section can be </w:t>
      </w:r>
      <w:hyperlink r:id="rId17" w:history="1">
        <w:r w:rsidRPr="00F5699C">
          <w:rPr>
            <w:rStyle w:val="Hyperlink"/>
            <w:noProof/>
          </w:rPr>
          <w:t>found on GitHub</w:t>
        </w:r>
      </w:hyperlink>
      <w:r>
        <w:rPr>
          <w:noProof/>
        </w:rPr>
        <w:t>.</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bookmarkStart w:id="17" w:name="_Toc57443013"/>
      <w:r>
        <w:rPr>
          <w:noProof/>
        </w:rPr>
        <w:t>A deep dive into model specifications</w:t>
      </w:r>
      <w:bookmarkEnd w:id="17"/>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2D897A04"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w:t>
      </w:r>
      <w:r w:rsidR="002776A5" w:rsidRPr="008605FC">
        <w:rPr>
          <w:rFonts w:ascii="Courier New" w:hAnsi="Courier New" w:cs="Courier New"/>
          <w:noProof/>
          <w:sz w:val="16"/>
          <w:szCs w:val="16"/>
        </w:rPr>
        <w:t>StandardValues</w:t>
      </w:r>
      <w:r w:rsidR="002776A5">
        <w:rPr>
          <w:noProof/>
        </w:rPr>
        <w:t xml:space="preserve"> of 5, 10 and 50 m/s, and (high) inter-participant variability both for PSE and JND of 0.5,</w:t>
      </w:r>
      <w:r w:rsidR="006D418E">
        <w:rPr>
          <w:noProof/>
        </w:rPr>
        <w:t xml:space="preserve"> and plot the DHARMa-standardized residuals against each of the sub-groups in our data (</w:t>
      </w:r>
      <w:r w:rsidR="006D418E" w:rsidRPr="00D02B88">
        <w:rPr>
          <w:rFonts w:ascii="Courier New" w:hAnsi="Courier New" w:cs="Courier New"/>
          <w:noProof/>
          <w:sz w:val="16"/>
          <w:szCs w:val="16"/>
        </w:rPr>
        <w:t>ConditionOfInterest</w:t>
      </w:r>
      <w:r w:rsidR="006D418E">
        <w:rPr>
          <w:noProof/>
        </w:rPr>
        <w:t xml:space="preserve">, </w:t>
      </w:r>
      <w:r w:rsidR="006D418E" w:rsidRPr="00D02B88">
        <w:rPr>
          <w:rFonts w:ascii="Courier New" w:hAnsi="Courier New" w:cs="Courier New"/>
          <w:noProof/>
          <w:sz w:val="16"/>
          <w:szCs w:val="16"/>
        </w:rPr>
        <w:t>StandardValues</w:t>
      </w:r>
      <w:r w:rsidR="006D418E">
        <w:rPr>
          <w:noProof/>
        </w:rPr>
        <w:t xml:space="preserve">, </w:t>
      </w:r>
      <w:r w:rsidR="006D418E" w:rsidRPr="00D02B88">
        <w:rPr>
          <w:rFonts w:ascii="Courier New" w:hAnsi="Courier New" w:cs="Courier New"/>
          <w:noProof/>
          <w:sz w:val="16"/>
          <w:szCs w:val="16"/>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E01B44">
        <w:t xml:space="preserve">Figure </w:t>
      </w:r>
      <w:r w:rsidR="00E01B4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D02B88">
        <w:rPr>
          <w:rFonts w:ascii="Courier New" w:hAnsi="Courier New" w:cs="Courier New"/>
          <w:noProof/>
          <w:sz w:val="16"/>
          <w:szCs w:val="16"/>
        </w:rPr>
        <w:t>Difference</w:t>
      </w:r>
      <w:r w:rsidR="00EA0D58">
        <w:rPr>
          <w:noProof/>
        </w:rPr>
        <w:t xml:space="preserve"> and </w:t>
      </w:r>
      <w:r w:rsidR="00EA0D58" w:rsidRPr="00D02B88">
        <w:rPr>
          <w:rFonts w:ascii="Courier New" w:hAnsi="Courier New" w:cs="Courier New"/>
          <w:noProof/>
          <w:sz w:val="16"/>
          <w:szCs w:val="16"/>
        </w:rPr>
        <w:t>ConditionOfInterest</w:t>
      </w:r>
      <w:r w:rsidR="00D40248">
        <w:rPr>
          <w:noProof/>
        </w:rPr>
        <w:t xml:space="preserve"> both for </w:t>
      </w:r>
      <w:r w:rsidR="00D40248" w:rsidRPr="00D02B88">
        <w:rPr>
          <w:rFonts w:ascii="Courier New" w:hAnsi="Courier New" w:cs="Courier New"/>
          <w:noProof/>
          <w:sz w:val="16"/>
          <w:szCs w:val="16"/>
        </w:rPr>
        <w:t>ID</w:t>
      </w:r>
      <w:r w:rsidR="00D40248">
        <w:rPr>
          <w:noProof/>
        </w:rPr>
        <w:t xml:space="preserve"> and </w:t>
      </w:r>
      <w:r w:rsidR="00D40248" w:rsidRPr="00D02B88">
        <w:rPr>
          <w:rFonts w:ascii="Courier New" w:hAnsi="Courier New" w:cs="Courier New"/>
          <w:noProof/>
          <w:sz w:val="16"/>
          <w:szCs w:val="16"/>
        </w:rPr>
        <w:t>StandardValues</w:t>
      </w:r>
      <w:r w:rsidR="00D40248" w:rsidRPr="00D40248">
        <w:rPr>
          <w:noProof/>
        </w:rPr>
        <w:t xml:space="preserve"> (</w:t>
      </w:r>
      <w:r w:rsidR="007325F9" w:rsidRPr="00D02B88">
        <w:rPr>
          <w:rFonts w:ascii="Courier New" w:hAnsi="Courier New" w:cs="Courier New"/>
          <w:noProof/>
          <w:sz w:val="16"/>
          <w:szCs w:val="16"/>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lastRenderedPageBreak/>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095842E2" w:rsidR="009C0D5A" w:rsidRDefault="00462C53" w:rsidP="00462C53">
      <w:pPr>
        <w:pStyle w:val="Caption"/>
        <w:jc w:val="both"/>
      </w:pPr>
      <w:bookmarkStart w:id="18" w:name="_Ref46413137"/>
      <w:r>
        <w:t xml:space="preserve">Figure </w:t>
      </w:r>
      <w:fldSimple w:instr=" SEQ Figure \* ARABIC ">
        <w:r w:rsidR="00E01B44">
          <w:rPr>
            <w:noProof/>
          </w:rPr>
          <w:t>5</w:t>
        </w:r>
      </w:fldSimple>
      <w:bookmarkEnd w:id="18"/>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416F6020"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E01B44">
        <w:t xml:space="preserve">Figure </w:t>
      </w:r>
      <w:r w:rsidR="00E01B44">
        <w:rPr>
          <w:noProof/>
        </w:rPr>
        <w:t>5</w:t>
      </w:r>
      <w:r w:rsidR="003E1274">
        <w:fldChar w:fldCharType="end"/>
      </w:r>
      <w:r>
        <w:t xml:space="preserve">, there are no notable patterns for any of factors. For the continuous variable </w:t>
      </w:r>
      <w:r w:rsidRPr="008605FC">
        <w:rPr>
          <w:rFonts w:ascii="Courier New" w:hAnsi="Courier New" w:cs="Courier New"/>
          <w:noProof/>
          <w:sz w:val="16"/>
          <w:szCs w:val="16"/>
        </w:rPr>
        <w:t>Difference</w:t>
      </w:r>
      <w:r>
        <w:t>,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D02B88">
        <w:rPr>
          <w:rFonts w:ascii="Courier New" w:hAnsi="Courier New" w:cs="Courier New"/>
          <w:noProof/>
          <w:sz w:val="16"/>
          <w:szCs w:val="16"/>
        </w:rPr>
        <w:t>StandardValues</w:t>
      </w:r>
      <w:r w:rsidR="00067743">
        <w:t xml:space="preserve">, </w:t>
      </w:r>
      <w:r w:rsidR="00067743" w:rsidRPr="00D02B88">
        <w:rPr>
          <w:rFonts w:ascii="Courier New" w:hAnsi="Courier New" w:cs="Courier New"/>
          <w:noProof/>
          <w:sz w:val="16"/>
          <w:szCs w:val="16"/>
        </w:rPr>
        <w:t>ID</w:t>
      </w:r>
      <w:r w:rsidR="00067743">
        <w:t xml:space="preserve"> and </w:t>
      </w:r>
      <w:r w:rsidR="00067743" w:rsidRPr="00D02B88">
        <w:rPr>
          <w:rFonts w:ascii="Courier New" w:hAnsi="Courier New" w:cs="Courier New"/>
          <w:noProof/>
          <w:sz w:val="16"/>
          <w:szCs w:val="16"/>
        </w:rPr>
        <w:t>ConditionOfInterest</w:t>
      </w:r>
      <w:r w:rsidR="008B1082">
        <w:t>.</w:t>
      </w:r>
    </w:p>
    <w:p w14:paraId="226E1CEC" w14:textId="4E12E930" w:rsidR="003E3AE3" w:rsidRDefault="003E3AE3" w:rsidP="00EB1BB1">
      <w:pPr>
        <w:jc w:val="both"/>
      </w:pPr>
      <w:r>
        <w:t xml:space="preserve">This analysis is included in the same script as above </w:t>
      </w:r>
      <w:hyperlink r:id="rId19" w:history="1">
        <w:r>
          <w:rPr>
            <w:rStyle w:val="Hyperlink"/>
          </w:rPr>
          <w:t>(</w:t>
        </w:r>
        <w:r w:rsidRPr="003E3AE3">
          <w:rPr>
            <w:rStyle w:val="Hyperlink"/>
          </w:rPr>
          <w:t>GitHub</w:t>
        </w:r>
      </w:hyperlink>
      <w:r>
        <w:t>).</w:t>
      </w:r>
    </w:p>
    <w:p w14:paraId="386F5DA1" w14:textId="535AD6A7" w:rsidR="00667C0E" w:rsidRDefault="00667C0E" w:rsidP="00667C0E">
      <w:pPr>
        <w:pStyle w:val="Heading4"/>
      </w:pPr>
      <w:r>
        <w:t>Patterns in residuals</w:t>
      </w:r>
    </w:p>
    <w:p w14:paraId="23035AE1" w14:textId="3ECEA69A"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E01B44">
        <w:t xml:space="preserve">Table </w:t>
      </w:r>
      <w:r w:rsidR="00E01B44">
        <w:rPr>
          <w:noProof/>
        </w:rPr>
        <w:t>2</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A12D46">
        <w:rPr>
          <w:noProof/>
        </w:rPr>
        <w:fldChar w:fldCharType="begin"/>
      </w:r>
      <w:r w:rsidR="00A12D46">
        <w:rPr>
          <w:noProof/>
        </w:rPr>
        <w:instrText xml:space="preserve"> REF _Ref56733713 \h </w:instrText>
      </w:r>
      <w:r w:rsidR="00A12D46">
        <w:rPr>
          <w:noProof/>
        </w:rPr>
      </w:r>
      <w:r w:rsidR="00A12D46">
        <w:rPr>
          <w:noProof/>
        </w:rPr>
        <w:fldChar w:fldCharType="separate"/>
      </w:r>
      <w:r w:rsidR="00E01B44">
        <w:t xml:space="preserve">Figure </w:t>
      </w:r>
      <w:r w:rsidR="00E01B44">
        <w:rPr>
          <w:noProof/>
        </w:rPr>
        <w:t>6</w:t>
      </w:r>
      <w:r w:rsidR="00A12D46">
        <w:rPr>
          <w:noProof/>
        </w:rPr>
        <w:fldChar w:fldCharType="end"/>
      </w:r>
      <w:r w:rsidR="00A12D46">
        <w:rPr>
          <w:noProof/>
        </w:rPr>
        <w:t xml:space="preserve"> </w:t>
      </w:r>
      <w:r w:rsidR="006D47EE">
        <w:rPr>
          <w:noProof/>
        </w:rPr>
        <w:t>illustrates the residuals for one representative repetition. As you can see, some patterns are left in the residuals for nearly all models. Model M16 may be favoured slightly, but the difference with regards to the other models is very small.</w:t>
      </w:r>
    </w:p>
    <w:p w14:paraId="20B6E670" w14:textId="77777777" w:rsidR="00847804" w:rsidRDefault="00847804" w:rsidP="00847804">
      <w:pPr>
        <w:keepNext/>
        <w:jc w:val="both"/>
      </w:pPr>
      <w:r w:rsidRPr="00847804">
        <w:rPr>
          <w:b/>
          <w:bCs/>
          <w:noProof/>
        </w:rPr>
        <w:lastRenderedPageBreak/>
        <w:drawing>
          <wp:inline distT="0" distB="0" distL="0" distR="0" wp14:anchorId="1B662419" wp14:editId="388391A6">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ABC8869" w14:textId="0BB8D2D7" w:rsidR="00847804" w:rsidRPr="00847804" w:rsidRDefault="00847804" w:rsidP="00847804">
      <w:pPr>
        <w:pStyle w:val="Caption"/>
        <w:jc w:val="both"/>
        <w:rPr>
          <w:noProof/>
        </w:rPr>
      </w:pPr>
      <w:bookmarkStart w:id="19" w:name="_Ref56733713"/>
      <w:r>
        <w:t xml:space="preserve">Figure </w:t>
      </w:r>
      <w:fldSimple w:instr=" SEQ Figure \* ARABIC ">
        <w:r w:rsidR="00E01B44">
          <w:rPr>
            <w:noProof/>
          </w:rPr>
          <w:t>6</w:t>
        </w:r>
      </w:fldSimple>
      <w:bookmarkEnd w:id="19"/>
      <w:r>
        <w:t xml:space="preserve">: </w:t>
      </w:r>
      <w:r w:rsidRPr="00847804">
        <w:t xml:space="preserve">Residuals for Model M1-M25 (see </w:t>
      </w:r>
      <w:r w:rsidRPr="00847804">
        <w:fldChar w:fldCharType="begin"/>
      </w:r>
      <w:r w:rsidRPr="00847804">
        <w:instrText xml:space="preserve"> REF _Ref47731993 \h </w:instrText>
      </w:r>
      <w:r w:rsidRPr="00847804">
        <w:fldChar w:fldCharType="separate"/>
      </w:r>
      <w:r w:rsidR="00E01B44">
        <w:t xml:space="preserve">Table </w:t>
      </w:r>
      <w:r w:rsidR="00E01B44">
        <w:rPr>
          <w:noProof/>
        </w:rPr>
        <w:t>2</w:t>
      </w:r>
      <w:r w:rsidRPr="00847804">
        <w:fldChar w:fldCharType="end"/>
      </w:r>
      <w:r w:rsidRPr="00847804">
        <w:t>), generated with the R package DHARMa for one simulated dataset.</w:t>
      </w:r>
    </w:p>
    <w:p w14:paraId="5AD7CC56" w14:textId="46E61B15" w:rsidR="00847804" w:rsidRDefault="00DF1EB3" w:rsidP="000B28DC">
      <w:pPr>
        <w:jc w:val="both"/>
        <w:rPr>
          <w:noProof/>
        </w:rPr>
      </w:pPr>
      <w:r>
        <w:rPr>
          <w:noProof/>
        </w:rPr>
        <w:t xml:space="preserve">Please find the code used for this analysis </w:t>
      </w:r>
      <w:hyperlink r:id="rId21" w:history="1">
        <w:r w:rsidRPr="00DF1EB3">
          <w:rPr>
            <w:rStyle w:val="Hyperlink"/>
            <w:noProof/>
          </w:rPr>
          <w:t>here (GitHub)</w:t>
        </w:r>
      </w:hyperlink>
      <w:r>
        <w:rPr>
          <w:noProof/>
        </w:rPr>
        <w:t>.</w:t>
      </w:r>
    </w:p>
    <w:p w14:paraId="62CDF43F" w14:textId="77777777" w:rsidR="00D12151" w:rsidRDefault="00D12151" w:rsidP="000B28DC">
      <w:pPr>
        <w:jc w:val="both"/>
        <w:rPr>
          <w:noProof/>
        </w:rPr>
      </w:pPr>
    </w:p>
    <w:p w14:paraId="7E64B8A1" w14:textId="00B6B144" w:rsidR="00667C0E" w:rsidRDefault="00667C0E" w:rsidP="00667C0E">
      <w:pPr>
        <w:pStyle w:val="Heading4"/>
        <w:rPr>
          <w:noProof/>
        </w:rPr>
      </w:pPr>
      <w:r>
        <w:rPr>
          <w:noProof/>
        </w:rPr>
        <w:t>Recovery of coefficients, standard errors</w:t>
      </w:r>
      <w:r w:rsidR="005907E4">
        <w:rPr>
          <w:noProof/>
        </w:rPr>
        <w:t xml:space="preserve"> and</w:t>
      </w:r>
      <w:r>
        <w:rPr>
          <w:noProof/>
        </w:rPr>
        <w:t xml:space="preserve"> model fits</w:t>
      </w:r>
      <w:r w:rsidR="005907E4">
        <w:rPr>
          <w:noProof/>
        </w:rPr>
        <w:t>;</w:t>
      </w:r>
      <w:r>
        <w:rPr>
          <w:noProof/>
        </w:rPr>
        <w:t xml:space="preserve"> power</w:t>
      </w:r>
      <w:r w:rsidR="005907E4">
        <w:rPr>
          <w:noProof/>
        </w:rPr>
        <w:t xml:space="preserve"> and false positives</w:t>
      </w:r>
    </w:p>
    <w:p w14:paraId="3DEDF8F8" w14:textId="388F9ACD"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E01B44">
        <w:t xml:space="preserve">Table </w:t>
      </w:r>
      <w:r w:rsidR="00E01B44">
        <w:rPr>
          <w:noProof/>
        </w:rPr>
        <w:t>2</w:t>
      </w:r>
      <w:r w:rsidR="00000845">
        <w:rPr>
          <w:noProof/>
        </w:rPr>
        <w:fldChar w:fldCharType="end"/>
      </w:r>
      <w:r w:rsidR="00016F09">
        <w:rPr>
          <w:noProof/>
        </w:rPr>
        <w:t>.</w:t>
      </w:r>
      <w:r w:rsidR="00576176">
        <w:rPr>
          <w:noProof/>
        </w:rPr>
        <w:t xml:space="preserve"> We choose “</w:t>
      </w:r>
      <w:r w:rsidR="00576176" w:rsidRPr="00D02B88">
        <w:rPr>
          <w:rFonts w:ascii="Courier New" w:hAnsi="Courier New" w:cs="Courier New"/>
          <w:noProof/>
          <w:sz w:val="16"/>
          <w:szCs w:val="16"/>
        </w:rPr>
        <w:t>nAGQ = 1</w:t>
      </w:r>
      <w:r w:rsidR="00576176">
        <w:rPr>
          <w:noProof/>
        </w:rPr>
        <w:t>” and “</w:t>
      </w:r>
      <w:r w:rsidR="00576176" w:rsidRPr="00D02B88">
        <w:rPr>
          <w:rFonts w:ascii="Courier New" w:hAnsi="Courier New" w:cs="Courier New"/>
          <w:noProof/>
          <w:sz w:val="16"/>
          <w:szCs w:val="16"/>
        </w:rPr>
        <w:t>glmerControl(optimizer = "nloptwrap"))</w:t>
      </w:r>
      <w:r w:rsidR="00576176" w:rsidRPr="006658FB">
        <w:rPr>
          <w:noProof/>
        </w:rPr>
        <w:t>”</w:t>
      </w:r>
      <w:r w:rsidR="00576176">
        <w:rPr>
          <w:noProof/>
        </w:rPr>
        <w:t xml:space="preserve">  as options in the </w:t>
      </w:r>
      <w:r w:rsidR="00576176" w:rsidRPr="00D02B88">
        <w:rPr>
          <w:rFonts w:ascii="Courier New" w:hAnsi="Courier New" w:cs="Courier New"/>
          <w:noProof/>
          <w:sz w:val="16"/>
          <w:szCs w:val="16"/>
        </w:rPr>
        <w:t>glmer()</w:t>
      </w:r>
      <w:r w:rsidR="00576176">
        <w:rPr>
          <w:noProof/>
        </w:rPr>
        <w:t xml:space="preserve"> function, the rationale for which we </w:t>
      </w:r>
      <w:r w:rsidR="00576176">
        <w:rPr>
          <w:noProof/>
        </w:rPr>
        <w:lastRenderedPageBreak/>
        <w:t>will discuss further below</w:t>
      </w:r>
      <w:r w:rsidR="00CD207E">
        <w:rPr>
          <w:noProof/>
        </w:rPr>
        <w:t xml:space="preserve"> (see </w:t>
      </w:r>
      <w:r w:rsidR="008C1FA1">
        <w:rPr>
          <w:noProof/>
        </w:rPr>
        <w:t>heading</w:t>
      </w:r>
      <w:r w:rsidR="00CD207E">
        <w:rPr>
          <w:noProof/>
        </w:rPr>
        <w:t xml:space="preserve"> “</w:t>
      </w:r>
      <w:r w:rsidR="00CD207E">
        <w:rPr>
          <w:noProof/>
        </w:rPr>
        <w:fldChar w:fldCharType="begin"/>
      </w:r>
      <w:r w:rsidR="00CD207E">
        <w:rPr>
          <w:noProof/>
        </w:rPr>
        <w:instrText xml:space="preserve"> REF _Ref53889402 \h </w:instrText>
      </w:r>
      <w:r w:rsidR="00CD207E">
        <w:rPr>
          <w:noProof/>
        </w:rPr>
      </w:r>
      <w:r w:rsidR="00CD207E">
        <w:rPr>
          <w:noProof/>
        </w:rPr>
        <w:fldChar w:fldCharType="separate"/>
      </w:r>
      <w:r w:rsidR="00E01B44">
        <w:rPr>
          <w:noProof/>
        </w:rPr>
        <w:t>A comparison of several model fitting parameters</w:t>
      </w:r>
      <w:r w:rsidR="00CD207E">
        <w:rPr>
          <w:noProof/>
        </w:rPr>
        <w:fldChar w:fldCharType="end"/>
      </w:r>
      <w:r w:rsidR="00CD207E">
        <w:rPr>
          <w:noProof/>
        </w:rPr>
        <w:t>”)</w:t>
      </w:r>
      <w:r w:rsidR="00576176">
        <w:rPr>
          <w:noProof/>
        </w:rPr>
        <w:t xml:space="preserve">. </w:t>
      </w:r>
      <w:r w:rsidR="00D039D9">
        <w:rPr>
          <w:noProof/>
        </w:rPr>
        <w:t xml:space="preserve">We repeat this for six different combinations of PSE and JND differences: </w:t>
      </w:r>
    </w:p>
    <w:p w14:paraId="68071B36" w14:textId="0C3C4D40" w:rsidR="00D039D9" w:rsidRDefault="00D039D9" w:rsidP="00D039D9">
      <w:pPr>
        <w:pStyle w:val="ListParagraph"/>
        <w:numPr>
          <w:ilvl w:val="0"/>
          <w:numId w:val="4"/>
        </w:numPr>
        <w:jc w:val="both"/>
        <w:rPr>
          <w:noProof/>
        </w:rPr>
      </w:pPr>
      <w:r>
        <w:rPr>
          <w:noProof/>
        </w:rPr>
        <w:t xml:space="preserve">a PSE difference of </w:t>
      </w:r>
      <w:r w:rsidR="00636D5B">
        <w:rPr>
          <w:noProof/>
        </w:rPr>
        <w:t>1.25</w:t>
      </w:r>
      <w:r>
        <w:rPr>
          <w:noProof/>
        </w:rPr>
        <w:t xml:space="preserve">% &amp; a JND difference of </w:t>
      </w:r>
      <w:r w:rsidR="001B6529" w:rsidRPr="001B6529">
        <w:rPr>
          <w:noProof/>
        </w:rPr>
        <w:t>8</w:t>
      </w:r>
      <w:r>
        <w:rPr>
          <w:noProof/>
        </w:rPr>
        <w:t>%</w:t>
      </w:r>
    </w:p>
    <w:p w14:paraId="49684590" w14:textId="2D859549"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0418CDD" w14:textId="569C410A"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1B6529" w:rsidRPr="001B6529">
        <w:rPr>
          <w:noProof/>
        </w:rPr>
        <w:t>8</w:t>
      </w:r>
      <w:r>
        <w:rPr>
          <w:noProof/>
        </w:rPr>
        <w:t>%</w:t>
      </w:r>
    </w:p>
    <w:p w14:paraId="16A4BDB9" w14:textId="1A7FCA0D"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90F1708" w14:textId="65445EFF"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0</w:t>
      </w:r>
      <w:r>
        <w:rPr>
          <w:noProof/>
        </w:rPr>
        <w:t>%</w:t>
      </w:r>
    </w:p>
    <w:p w14:paraId="727BE8F4" w14:textId="60922B0F"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xml:space="preserve">% &amp; a JND difference of </w:t>
      </w:r>
      <w:r w:rsidR="001B6529">
        <w:rPr>
          <w:noProof/>
        </w:rPr>
        <w:t>8</w:t>
      </w:r>
      <w:r>
        <w:rPr>
          <w:noProof/>
        </w:rPr>
        <w:t>%</w:t>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D02B88">
        <w:rPr>
          <w:rFonts w:ascii="Courier New" w:hAnsi="Courier New" w:cs="Courier New"/>
          <w:noProof/>
          <w:sz w:val="16"/>
          <w:szCs w:val="16"/>
        </w:rPr>
        <w:t>Difference</w:t>
      </w:r>
      <w:r>
        <w:rPr>
          <w:noProof/>
        </w:rPr>
        <w:t xml:space="preserve"> per </w:t>
      </w:r>
      <w:r w:rsidRPr="00D02B88">
        <w:rPr>
          <w:rFonts w:ascii="Courier New" w:hAnsi="Courier New" w:cs="Courier New"/>
          <w:noProof/>
          <w:sz w:val="16"/>
          <w:szCs w:val="16"/>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lastRenderedPageBreak/>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11FF0202" w:rsidR="00DA0E54" w:rsidRDefault="0089639D" w:rsidP="0089639D">
      <w:pPr>
        <w:pStyle w:val="Caption"/>
        <w:rPr>
          <w:noProof/>
        </w:rPr>
      </w:pPr>
      <w:bookmarkStart w:id="20" w:name="_Ref47731993"/>
      <w:r>
        <w:t xml:space="preserve">Table </w:t>
      </w:r>
      <w:fldSimple w:instr=" SEQ Table \* ARABIC ">
        <w:r w:rsidR="00E01B44">
          <w:rPr>
            <w:noProof/>
          </w:rPr>
          <w:t>2</w:t>
        </w:r>
      </w:fldSimple>
      <w:bookmarkEnd w:id="20"/>
      <w:r>
        <w:t>: Specification of different models. The first column indicates the model names, the second column indicates the random effects per StandardValues and the third column shows the random effects per ID.</w:t>
      </w:r>
    </w:p>
    <w:p w14:paraId="5540577E" w14:textId="12E13055" w:rsidR="0089639D" w:rsidRDefault="008174A1" w:rsidP="000B28DC">
      <w:pPr>
        <w:jc w:val="both"/>
        <w:rPr>
          <w:noProof/>
        </w:rPr>
      </w:pPr>
      <w:r>
        <w:rPr>
          <w:b/>
          <w:bCs/>
          <w:noProof/>
        </w:rPr>
        <w:t>Conclusions</w:t>
      </w:r>
      <w:r w:rsidR="0089639D">
        <w:rPr>
          <w:noProof/>
        </w:rPr>
        <w:t xml:space="preserve"> – </w:t>
      </w:r>
      <w:r w:rsidR="00962AC6">
        <w:rPr>
          <w:noProof/>
        </w:rPr>
        <w:t xml:space="preserve">Overall, despite the slightly elevated false positive rate, M15 (with random intercepts and random slopes for </w:t>
      </w:r>
      <w:r w:rsidR="00962AC6" w:rsidRPr="00394692">
        <w:rPr>
          <w:rFonts w:ascii="Courier New" w:hAnsi="Courier New" w:cs="Courier New"/>
          <w:noProof/>
          <w:sz w:val="16"/>
          <w:szCs w:val="16"/>
        </w:rPr>
        <w:t>Difference</w:t>
      </w:r>
      <w:r w:rsidR="00962AC6">
        <w:rPr>
          <w:noProof/>
        </w:rPr>
        <w:t xml:space="preserve"> per </w:t>
      </w:r>
      <w:r w:rsidR="00962AC6" w:rsidRPr="00394692">
        <w:rPr>
          <w:rFonts w:ascii="Courier New" w:hAnsi="Courier New" w:cs="Courier New"/>
          <w:noProof/>
          <w:sz w:val="16"/>
          <w:szCs w:val="16"/>
        </w:rPr>
        <w:t>StandardValues</w:t>
      </w:r>
      <w:r w:rsidR="00962AC6">
        <w:rPr>
          <w:noProof/>
        </w:rPr>
        <w:t xml:space="preserve"> and random intercepts and random slopes for </w:t>
      </w:r>
      <w:r w:rsidR="00962AC6" w:rsidRPr="00394692">
        <w:rPr>
          <w:rFonts w:ascii="Courier New" w:hAnsi="Courier New" w:cs="Courier New"/>
          <w:noProof/>
          <w:sz w:val="16"/>
          <w:szCs w:val="16"/>
        </w:rPr>
        <w:t>Difference</w:t>
      </w:r>
      <w:r w:rsidR="00962AC6">
        <w:rPr>
          <w:noProof/>
        </w:rPr>
        <w:t xml:space="preserve"> and </w:t>
      </w:r>
      <w:r w:rsidR="00962AC6" w:rsidRPr="00394692">
        <w:rPr>
          <w:rFonts w:ascii="Courier New" w:hAnsi="Courier New" w:cs="Courier New"/>
          <w:noProof/>
          <w:sz w:val="16"/>
          <w:szCs w:val="16"/>
        </w:rPr>
        <w:t>ConditionOfInterest</w:t>
      </w:r>
      <w:r w:rsidR="00962AC6">
        <w:rPr>
          <w:noProof/>
        </w:rPr>
        <w:t xml:space="preserve"> per </w:t>
      </w:r>
      <w:r w:rsidR="00962AC6" w:rsidRPr="00394692">
        <w:rPr>
          <w:rFonts w:ascii="Courier New" w:hAnsi="Courier New" w:cs="Courier New"/>
          <w:noProof/>
          <w:sz w:val="16"/>
          <w:szCs w:val="16"/>
        </w:rPr>
        <w:t>ID</w:t>
      </w:r>
      <w:r w:rsidR="00962AC6">
        <w:rPr>
          <w:noProof/>
        </w:rPr>
        <w:t xml:space="preserve">, along with </w:t>
      </w:r>
      <w:r w:rsidR="00962AC6" w:rsidRPr="00394692">
        <w:rPr>
          <w:rFonts w:ascii="Courier New" w:hAnsi="Courier New" w:cs="Courier New"/>
          <w:noProof/>
          <w:sz w:val="16"/>
          <w:szCs w:val="16"/>
        </w:rPr>
        <w:t>Difference</w:t>
      </w:r>
      <w:r w:rsidR="00962AC6">
        <w:rPr>
          <w:noProof/>
        </w:rPr>
        <w:t xml:space="preserve">, </w:t>
      </w:r>
      <w:r w:rsidR="00962AC6" w:rsidRPr="00394692">
        <w:rPr>
          <w:rFonts w:ascii="Courier New" w:hAnsi="Courier New" w:cs="Courier New"/>
          <w:noProof/>
          <w:sz w:val="16"/>
          <w:szCs w:val="16"/>
        </w:rPr>
        <w:t>ConditionOfInterest</w:t>
      </w:r>
      <w:r w:rsidR="00962AC6">
        <w:rPr>
          <w:noProof/>
        </w:rPr>
        <w:t xml:space="preserve"> and their interaction as fixed effects) seems to be the best model specification for our purposes: it recovers accurate and precise estimates, associated with low standard errors, high power and the lowest AIC values.</w:t>
      </w:r>
    </w:p>
    <w:p w14:paraId="6407F9E7" w14:textId="78D52D96" w:rsidR="00DF1EB3" w:rsidRDefault="00DF1EB3" w:rsidP="000B28DC">
      <w:pPr>
        <w:jc w:val="both"/>
        <w:rPr>
          <w:noProof/>
        </w:rPr>
      </w:pPr>
      <w:r>
        <w:rPr>
          <w:noProof/>
        </w:rPr>
        <w:t xml:space="preserve">Please find the code used </w:t>
      </w:r>
      <w:hyperlink r:id="rId22" w:history="1">
        <w:r w:rsidRPr="00DF1EB3">
          <w:rPr>
            <w:rStyle w:val="Hyperlink"/>
            <w:noProof/>
          </w:rPr>
          <w:t>for simulations here (GitHub)</w:t>
        </w:r>
      </w:hyperlink>
      <w:r>
        <w:rPr>
          <w:noProof/>
        </w:rPr>
        <w:t xml:space="preserve"> and for </w:t>
      </w:r>
      <w:hyperlink r:id="rId23" w:history="1">
        <w:r w:rsidRPr="00DF1EB3">
          <w:rPr>
            <w:rStyle w:val="Hyperlink"/>
            <w:noProof/>
          </w:rPr>
          <w:t>the plots here (GitHub)</w:t>
        </w:r>
      </w:hyperlink>
      <w:r>
        <w:rPr>
          <w:noProof/>
        </w:rPr>
        <w:t xml:space="preserve">. You </w:t>
      </w:r>
      <w:r w:rsidR="00405E30">
        <w:rPr>
          <w:noProof/>
        </w:rPr>
        <w:t>can</w:t>
      </w:r>
      <w:r>
        <w:rPr>
          <w:noProof/>
        </w:rPr>
        <w:t xml:space="preserve"> download the </w:t>
      </w:r>
      <w:hyperlink r:id="rId24" w:history="1">
        <w:r w:rsidRPr="00405E30">
          <w:rPr>
            <w:rStyle w:val="Hyperlink"/>
            <w:noProof/>
          </w:rPr>
          <w:t>results of the (time consuming) simulations here (</w:t>
        </w:r>
        <w:r w:rsidR="00405E30">
          <w:rPr>
            <w:rStyle w:val="Hyperlink"/>
            <w:noProof/>
          </w:rPr>
          <w:t>OSF</w:t>
        </w:r>
        <w:r w:rsidRPr="00405E30">
          <w:rPr>
            <w:rStyle w:val="Hyperlink"/>
            <w:noProof/>
          </w:rPr>
          <w:t>)</w:t>
        </w:r>
      </w:hyperlink>
      <w:r>
        <w:rPr>
          <w:noProof/>
        </w:rPr>
        <w:t>.</w:t>
      </w:r>
    </w:p>
    <w:p w14:paraId="1B748A77" w14:textId="77777777" w:rsidR="001B6529" w:rsidRDefault="001B6529" w:rsidP="000B28DC">
      <w:pPr>
        <w:jc w:val="both"/>
        <w:rPr>
          <w:noProof/>
        </w:rPr>
      </w:pPr>
    </w:p>
    <w:p w14:paraId="48DE32B0" w14:textId="54C95EF2" w:rsidR="001B6529" w:rsidRDefault="001B6529" w:rsidP="005D490E">
      <w:pPr>
        <w:pStyle w:val="Heading2"/>
      </w:pPr>
      <w:bookmarkStart w:id="21" w:name="_Toc57443014"/>
      <w:r w:rsidRPr="001B6529">
        <w:t xml:space="preserve">Comparing the power for the GLMM and the </w:t>
      </w:r>
      <w:r w:rsidR="00D0507A">
        <w:t>Two-Step</w:t>
      </w:r>
      <w:r w:rsidRPr="001B6529">
        <w:t xml:space="preserve"> approach</w:t>
      </w:r>
      <w:bookmarkEnd w:id="21"/>
    </w:p>
    <w:p w14:paraId="65BB9179" w14:textId="437C75F0" w:rsidR="00191AFC" w:rsidRPr="001B6529" w:rsidRDefault="003C4C58" w:rsidP="001B6529">
      <w:pPr>
        <w:jc w:val="both"/>
        <w:rPr>
          <w:noProof/>
        </w:rPr>
      </w:pPr>
      <w:r>
        <w:rPr>
          <w:noProof/>
        </w:rPr>
        <w:t xml:space="preserve">How do the GLMM approach and the </w:t>
      </w:r>
      <w:r w:rsidR="00D0507A">
        <w:rPr>
          <w:noProof/>
        </w:rPr>
        <w:t>Two-Step</w:t>
      </w:r>
      <w:r>
        <w:rPr>
          <w:noProof/>
        </w:rPr>
        <w:t xml:space="preserve"> approach compare, then? We repeat the same procedure as above to compare the best four GLMM models (M14, M15, M24, M25) to the Linear Mixed Model-based </w:t>
      </w:r>
      <w:r w:rsidR="00D0507A">
        <w:rPr>
          <w:noProof/>
        </w:rPr>
        <w:t>Two-Step</w:t>
      </w:r>
      <w:r>
        <w:rPr>
          <w:noProof/>
        </w:rPr>
        <w:t xml:space="preserve"> solution we propose above. As described above, the </w:t>
      </w:r>
      <w:r w:rsidR="00D0507A">
        <w:rPr>
          <w:noProof/>
        </w:rPr>
        <w:t>Two-Step</w:t>
      </w:r>
      <w:r>
        <w:rPr>
          <w:noProof/>
        </w:rPr>
        <w:t xml:space="preserve"> approach consists of </w:t>
      </w:r>
      <w:r w:rsidR="00394692">
        <w:rPr>
          <w:noProof/>
        </w:rPr>
        <w:t xml:space="preserve">obtaining PSEs and JNDs by </w:t>
      </w:r>
      <w:r>
        <w:rPr>
          <w:noProof/>
        </w:rPr>
        <w:t xml:space="preserve">fitting psychometric functions and </w:t>
      </w:r>
      <w:r w:rsidR="00394692">
        <w:rPr>
          <w:noProof/>
        </w:rPr>
        <w:t xml:space="preserve">then using Linear Mixed Modelling for significance testing over these PSEs and JNDs. The Linear Mixed Models used here have, respectively, the fitted PSEs and JNDs, as dependent variable, </w:t>
      </w:r>
      <w:r w:rsidR="00394692" w:rsidRPr="008605FC">
        <w:rPr>
          <w:rFonts w:ascii="Courier New" w:hAnsi="Courier New" w:cs="Courier New"/>
          <w:noProof/>
          <w:sz w:val="16"/>
          <w:szCs w:val="16"/>
        </w:rPr>
        <w:t>ConditionOfInterest</w:t>
      </w:r>
      <w:r w:rsidR="00394692">
        <w:rPr>
          <w:noProof/>
        </w:rPr>
        <w:t xml:space="preserve"> as fixed effect and random intercepts per </w:t>
      </w:r>
      <w:r w:rsidR="00394692" w:rsidRPr="00394692">
        <w:rPr>
          <w:rFonts w:ascii="Courier New" w:hAnsi="Courier New" w:cs="Courier New"/>
          <w:noProof/>
          <w:sz w:val="16"/>
          <w:szCs w:val="16"/>
        </w:rPr>
        <w:t>ID</w:t>
      </w:r>
      <w:r w:rsidR="00394692">
        <w:rPr>
          <w:noProof/>
        </w:rPr>
        <w:t xml:space="preserve"> and </w:t>
      </w:r>
      <w:r w:rsidR="00394692" w:rsidRPr="00394692">
        <w:rPr>
          <w:rFonts w:ascii="Courier New" w:hAnsi="Courier New" w:cs="Courier New"/>
          <w:noProof/>
          <w:sz w:val="16"/>
          <w:szCs w:val="16"/>
        </w:rPr>
        <w:t>StandardValues</w:t>
      </w:r>
      <w:r w:rsidR="00394692">
        <w:rPr>
          <w:noProof/>
        </w:rPr>
        <w:t xml:space="preserve">. </w:t>
      </w:r>
      <w:r w:rsidR="00016159">
        <w:rPr>
          <w:noProof/>
        </w:rPr>
        <w:t xml:space="preserve">As above, we compare the parameters used for simulations to the values </w:t>
      </w:r>
      <w:r w:rsidR="00016159">
        <w:rPr>
          <w:noProof/>
        </w:rPr>
        <w:lastRenderedPageBreak/>
        <w:t>recovered by the models, and report on the power of each version. The plotted results of these simulations can be found in the supplementary materials (</w:t>
      </w:r>
      <w:r w:rsidR="00016159">
        <w:rPr>
          <w:noProof/>
        </w:rPr>
        <w:fldChar w:fldCharType="begin"/>
      </w:r>
      <w:r w:rsidR="00016159">
        <w:rPr>
          <w:noProof/>
        </w:rPr>
        <w:instrText xml:space="preserve"> REF _Ref56817243 \h </w:instrText>
      </w:r>
      <w:r w:rsidR="00016159">
        <w:rPr>
          <w:noProof/>
        </w:rPr>
      </w:r>
      <w:r w:rsidR="00016159">
        <w:rPr>
          <w:noProof/>
        </w:rPr>
        <w:fldChar w:fldCharType="separate"/>
      </w:r>
      <w:r w:rsidR="00E01B44">
        <w:t xml:space="preserve">Supplementary Figure </w:t>
      </w:r>
      <w:r w:rsidR="00E01B44">
        <w:rPr>
          <w:noProof/>
        </w:rPr>
        <w:t>11</w:t>
      </w:r>
      <w:r w:rsidR="00016159">
        <w:rPr>
          <w:noProof/>
        </w:rPr>
        <w:fldChar w:fldCharType="end"/>
      </w:r>
      <w:r w:rsidR="00016159">
        <w:rPr>
          <w:noProof/>
        </w:rPr>
        <w:t xml:space="preserve"> and </w:t>
      </w:r>
      <w:r w:rsidR="00016159">
        <w:rPr>
          <w:noProof/>
        </w:rPr>
        <w:fldChar w:fldCharType="begin"/>
      </w:r>
      <w:r w:rsidR="00016159">
        <w:rPr>
          <w:noProof/>
        </w:rPr>
        <w:instrText xml:space="preserve"> REF _Ref56817247 \h </w:instrText>
      </w:r>
      <w:r w:rsidR="00016159">
        <w:rPr>
          <w:noProof/>
        </w:rPr>
      </w:r>
      <w:r w:rsidR="00016159">
        <w:rPr>
          <w:noProof/>
        </w:rPr>
        <w:fldChar w:fldCharType="separate"/>
      </w:r>
      <w:r w:rsidR="00E01B44">
        <w:t xml:space="preserve">Supplementary Figure </w:t>
      </w:r>
      <w:r w:rsidR="00E01B44">
        <w:rPr>
          <w:noProof/>
        </w:rPr>
        <w:t>12</w:t>
      </w:r>
      <w:r w:rsidR="00016159">
        <w:rPr>
          <w:noProof/>
        </w:rPr>
        <w:fldChar w:fldCharType="end"/>
      </w:r>
      <w:r w:rsidR="00016159">
        <w:rPr>
          <w:noProof/>
        </w:rPr>
        <w:t xml:space="preserve">). Briefly described, we find that all tested models recover the </w:t>
      </w:r>
      <w:r w:rsidR="00C141AD">
        <w:rPr>
          <w:noProof/>
        </w:rPr>
        <w:t xml:space="preserve">PSEs and JNDs accurately, while the precision with which the PSEs are recoverd is higher for all GLMMs than for the LMMs, and the precision with which the JNDs are recovered is highest for the LMM and M15 and M25. The power to detect PSE differences is slightly higher for the GLMMs than for the LMM, and the power to detect JND differences is slightly higher for the LMM than for the GLMMs. The code for these simulations is </w:t>
      </w:r>
      <w:hyperlink r:id="rId25" w:history="1">
        <w:r w:rsidR="00C141AD" w:rsidRPr="00C141AD">
          <w:rPr>
            <w:rStyle w:val="Hyperlink"/>
            <w:noProof/>
          </w:rPr>
          <w:t>available here (on GitHub)</w:t>
        </w:r>
      </w:hyperlink>
      <w:r w:rsidR="00C141AD">
        <w:rPr>
          <w:noProof/>
        </w:rPr>
        <w:t xml:space="preserve">, and the code for the supplementary figures can </w:t>
      </w:r>
      <w:hyperlink r:id="rId26" w:history="1">
        <w:r w:rsidR="00C141AD" w:rsidRPr="00C141AD">
          <w:rPr>
            <w:rStyle w:val="Hyperlink"/>
            <w:noProof/>
          </w:rPr>
          <w:t>be found here (GitHub)</w:t>
        </w:r>
      </w:hyperlink>
      <w:r w:rsidR="00C141AD">
        <w:rPr>
          <w:noProof/>
        </w:rPr>
        <w:t>.</w:t>
      </w:r>
      <w:r w:rsidR="00200656">
        <w:rPr>
          <w:noProof/>
        </w:rPr>
        <w:t xml:space="preserve"> The results of the simulations </w:t>
      </w:r>
      <w:hyperlink r:id="rId27" w:history="1">
        <w:r w:rsidR="00200656" w:rsidRPr="00200656">
          <w:rPr>
            <w:rStyle w:val="Hyperlink"/>
            <w:noProof/>
          </w:rPr>
          <w:t>can be downloaded here (OSF)</w:t>
        </w:r>
      </w:hyperlink>
      <w:r w:rsidR="00200656">
        <w:rPr>
          <w:noProof/>
        </w:rPr>
        <w:t>.</w:t>
      </w:r>
    </w:p>
    <w:p w14:paraId="5A0BDD4B" w14:textId="64D614B4" w:rsidR="001B6529" w:rsidRPr="001B6529" w:rsidRDefault="00191AFC" w:rsidP="001B6529">
      <w:pPr>
        <w:jc w:val="both"/>
        <w:rPr>
          <w:noProof/>
        </w:rPr>
      </w:pPr>
      <w:r>
        <w:rPr>
          <w:noProof/>
        </w:rPr>
        <w:t xml:space="preserve">To settle the exact circumstances </w:t>
      </w:r>
      <w:r w:rsidR="00F51167">
        <w:rPr>
          <w:noProof/>
        </w:rPr>
        <w:t>under which each</w:t>
      </w:r>
      <w:r>
        <w:rPr>
          <w:noProof/>
        </w:rPr>
        <w:t xml:space="preserve"> approach is favored, we furthermore perform one full power analysis with the best GLMM model (M15) and the </w:t>
      </w:r>
      <w:r w:rsidR="00C141AD">
        <w:rPr>
          <w:noProof/>
        </w:rPr>
        <w:t xml:space="preserve">LMM-based </w:t>
      </w:r>
      <w:r w:rsidR="00D0507A">
        <w:rPr>
          <w:noProof/>
        </w:rPr>
        <w:t>Two-Step</w:t>
      </w:r>
      <w:r w:rsidR="00C141AD">
        <w:rPr>
          <w:noProof/>
        </w:rPr>
        <w:t xml:space="preserve"> approach.</w:t>
      </w:r>
      <w:r w:rsidR="00F51167">
        <w:rPr>
          <w:noProof/>
        </w:rPr>
        <w:t xml:space="preserve"> </w:t>
      </w:r>
      <w:r w:rsidR="001B6529" w:rsidRPr="001B6529">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2.5, -1.25, 0, 1.25 and 2.5%. We furthermore include two different ways of analyzing the data: the Linear Mixed Modelling approach to Two-Step analyses, and the Generalized Linear Mixed Modelling approach with the specification we have identified above as optimal (M15 in </w:t>
      </w:r>
      <w:r w:rsidR="001B6529" w:rsidRPr="001B6529">
        <w:rPr>
          <w:noProof/>
        </w:rPr>
        <w:fldChar w:fldCharType="begin"/>
      </w:r>
      <w:r w:rsidR="001B6529" w:rsidRPr="001B6529">
        <w:rPr>
          <w:noProof/>
        </w:rPr>
        <w:instrText xml:space="preserve"> REF _Ref47731993 \h </w:instrText>
      </w:r>
      <w:r w:rsidR="001B6529" w:rsidRPr="001B6529">
        <w:rPr>
          <w:noProof/>
        </w:rPr>
      </w:r>
      <w:r w:rsidR="001B6529" w:rsidRPr="001B6529">
        <w:rPr>
          <w:noProof/>
        </w:rPr>
        <w:fldChar w:fldCharType="separate"/>
      </w:r>
      <w:r w:rsidR="00E01B44">
        <w:t xml:space="preserve">Table </w:t>
      </w:r>
      <w:r w:rsidR="00E01B44">
        <w:rPr>
          <w:noProof/>
        </w:rPr>
        <w:t>2</w:t>
      </w:r>
      <w:r w:rsidR="001B6529" w:rsidRPr="001B6529">
        <w:rPr>
          <w:noProof/>
        </w:rPr>
        <w:fldChar w:fldCharType="end"/>
      </w:r>
      <w:r w:rsidR="001B6529" w:rsidRPr="001B6529">
        <w:rPr>
          <w:noProof/>
        </w:rPr>
        <w:t>).</w:t>
      </w:r>
    </w:p>
    <w:p w14:paraId="14355D17" w14:textId="77777777" w:rsidR="001B6529" w:rsidRPr="001B6529" w:rsidRDefault="001B6529" w:rsidP="001B6529">
      <w:pPr>
        <w:jc w:val="both"/>
        <w:rPr>
          <w:noProof/>
        </w:rPr>
      </w:pPr>
      <w:r w:rsidRPr="001B6529">
        <w:rPr>
          <w:noProof/>
        </w:rPr>
        <w:drawing>
          <wp:inline distT="0" distB="0" distL="0" distR="0" wp14:anchorId="247EC3EC" wp14:editId="068586D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5E4102D6" w14:textId="23952D84" w:rsidR="001B6529" w:rsidRPr="001B6529" w:rsidRDefault="001B6529" w:rsidP="001B6529">
      <w:pPr>
        <w:jc w:val="both"/>
        <w:rPr>
          <w:i/>
          <w:iCs/>
          <w:noProof/>
        </w:rPr>
      </w:pPr>
      <w:bookmarkStart w:id="22" w:name="_Ref56647965"/>
      <w:r w:rsidRPr="001B6529">
        <w:rPr>
          <w:i/>
          <w:iCs/>
          <w:noProof/>
        </w:rPr>
        <w:t xml:space="preserve">Figure </w:t>
      </w:r>
      <w:r w:rsidRPr="001B6529">
        <w:rPr>
          <w:i/>
          <w:iCs/>
          <w:noProof/>
        </w:rPr>
        <w:fldChar w:fldCharType="begin"/>
      </w:r>
      <w:r w:rsidRPr="001B6529">
        <w:rPr>
          <w:i/>
          <w:iCs/>
          <w:noProof/>
        </w:rPr>
        <w:instrText xml:space="preserve"> SEQ Figure \* ARABIC </w:instrText>
      </w:r>
      <w:r w:rsidRPr="001B6529">
        <w:rPr>
          <w:i/>
          <w:iCs/>
          <w:noProof/>
        </w:rPr>
        <w:fldChar w:fldCharType="separate"/>
      </w:r>
      <w:r w:rsidR="00E01B44">
        <w:rPr>
          <w:i/>
          <w:iCs/>
          <w:noProof/>
        </w:rPr>
        <w:t>7</w:t>
      </w:r>
      <w:r w:rsidRPr="001B6529">
        <w:rPr>
          <w:noProof/>
        </w:rPr>
        <w:fldChar w:fldCharType="end"/>
      </w:r>
      <w:bookmarkEnd w:id="22"/>
      <w:r w:rsidRPr="001B6529">
        <w:rPr>
          <w:i/>
          <w:iCs/>
          <w:noProof/>
        </w:rPr>
        <w:t xml:space="preserve">: The solid lines indicate the power level across the range of participant numbers, red for accuracy and blue for precision. The darker shades denotes the GLMM approach, while the lighter shade denotes the </w:t>
      </w:r>
      <w:r w:rsidR="00D0507A">
        <w:rPr>
          <w:i/>
          <w:iCs/>
          <w:noProof/>
        </w:rPr>
        <w:t>Two-Step</w:t>
      </w:r>
      <w:r w:rsidRPr="001B6529">
        <w:rPr>
          <w:i/>
          <w:iCs/>
          <w:noProof/>
        </w:rPr>
        <w:t xml:space="preserve"> approach. The rows of panels in each subplot denote different differences in JND between test and comparison (between -10% and +10%), and the columns of panels show different differences in </w:t>
      </w:r>
      <w:r w:rsidRPr="001B6529">
        <w:rPr>
          <w:i/>
          <w:iCs/>
          <w:noProof/>
        </w:rPr>
        <w:lastRenderedPageBreak/>
        <w:t>PSE between test and comparison (between -2.5% and + 2.5%). The intermittent horizontal lines indicate power levels of 0.8 (bare minimum), 0.9 (acceptable) and 0.95 (quite good). A., B. and C. show all of the above for 40, 70 and 100 trials per staircase, respective.</w:t>
      </w:r>
    </w:p>
    <w:p w14:paraId="7F16B084" w14:textId="2F01DA12" w:rsidR="001B6529" w:rsidRDefault="001B6529" w:rsidP="001B6529">
      <w:pPr>
        <w:jc w:val="both"/>
        <w:rPr>
          <w:noProof/>
        </w:rPr>
      </w:pPr>
      <w:r w:rsidRPr="001B6529">
        <w:rPr>
          <w:noProof/>
        </w:rPr>
        <w:t xml:space="preserve">As evident from </w:t>
      </w:r>
      <w:r w:rsidRPr="001B6529">
        <w:rPr>
          <w:noProof/>
        </w:rPr>
        <w:fldChar w:fldCharType="begin"/>
      </w:r>
      <w:r w:rsidRPr="001B6529">
        <w:rPr>
          <w:noProof/>
        </w:rPr>
        <w:instrText xml:space="preserve"> REF _Ref56647965 \h  \* MERGEFORMAT </w:instrText>
      </w:r>
      <w:r w:rsidRPr="001B6529">
        <w:rPr>
          <w:noProof/>
        </w:rPr>
      </w:r>
      <w:r w:rsidRPr="001B6529">
        <w:rPr>
          <w:noProof/>
        </w:rPr>
        <w:fldChar w:fldCharType="separate"/>
      </w:r>
      <w:r w:rsidR="00E01B44" w:rsidRPr="00E01B44">
        <w:rPr>
          <w:noProof/>
        </w:rPr>
        <w:t>Figure 7</w:t>
      </w:r>
      <w:r w:rsidRPr="001B6529">
        <w:rPr>
          <w:noProof/>
        </w:rPr>
        <w:fldChar w:fldCharType="end"/>
      </w:r>
      <w:r w:rsidRPr="001B6529">
        <w:rPr>
          <w:noProof/>
        </w:rPr>
        <w:t xml:space="preserve">, the GLMM method (dark blue line) has a </w:t>
      </w:r>
      <w:r w:rsidR="00F51167">
        <w:rPr>
          <w:noProof/>
        </w:rPr>
        <w:t xml:space="preserve">higher </w:t>
      </w:r>
      <w:r w:rsidRPr="001B6529">
        <w:rPr>
          <w:noProof/>
        </w:rPr>
        <w:t xml:space="preserve">power for detection of PSE difference across all combinations of parameters than the </w:t>
      </w:r>
      <w:r w:rsidR="00D0507A">
        <w:rPr>
          <w:noProof/>
        </w:rPr>
        <w:t>Two-Step</w:t>
      </w:r>
      <w:r w:rsidRPr="001B6529">
        <w:rPr>
          <w:noProof/>
        </w:rPr>
        <w:t xml:space="preserve"> approach (light blue line). The difference is larger for larger trial numbers per staircase, but even for the smallest number we simulated (40 trials), the GLMM has a slightly higher power. For JND differences, the difference in power is miniscule, while favoring the </w:t>
      </w:r>
      <w:r w:rsidR="00D0507A">
        <w:rPr>
          <w:noProof/>
        </w:rPr>
        <w:t>Two-Step</w:t>
      </w:r>
      <w:r w:rsidRPr="001B6529">
        <w:rPr>
          <w:noProof/>
        </w:rPr>
        <w:t xml:space="preserve"> approach (light red line) ever so slightly over the GLMM approach (darker red line). Interestingly, this difference is stable across all trials per staircases we simulated.</w:t>
      </w:r>
    </w:p>
    <w:p w14:paraId="2607F13B" w14:textId="4E1D9CD9" w:rsidR="00F51167" w:rsidRPr="001B6529" w:rsidRDefault="00F51167" w:rsidP="001B6529">
      <w:pPr>
        <w:jc w:val="both"/>
        <w:rPr>
          <w:noProof/>
        </w:rPr>
      </w:pPr>
      <w:r>
        <w:rPr>
          <w:noProof/>
        </w:rPr>
        <w:t xml:space="preserve">The code used for simulation is </w:t>
      </w:r>
      <w:hyperlink r:id="rId29" w:history="1">
        <w:r w:rsidRPr="00102A20">
          <w:rPr>
            <w:rStyle w:val="Hyperlink"/>
            <w:noProof/>
          </w:rPr>
          <w:t>available here (GitHub)</w:t>
        </w:r>
      </w:hyperlink>
      <w:r>
        <w:rPr>
          <w:noProof/>
        </w:rPr>
        <w:t xml:space="preserve">, the code used to generate Figure 7 is </w:t>
      </w:r>
      <w:hyperlink r:id="rId30" w:history="1">
        <w:r w:rsidRPr="00102A20">
          <w:rPr>
            <w:rStyle w:val="Hyperlink"/>
            <w:noProof/>
          </w:rPr>
          <w:t>available here (GitHub)</w:t>
        </w:r>
      </w:hyperlink>
      <w:r>
        <w:rPr>
          <w:noProof/>
        </w:rPr>
        <w:t xml:space="preserve"> and the data </w:t>
      </w:r>
      <w:r w:rsidR="00102A20">
        <w:rPr>
          <w:noProof/>
        </w:rPr>
        <w:t xml:space="preserve">obtained for the lengthy simulations is </w:t>
      </w:r>
      <w:hyperlink r:id="rId31" w:history="1">
        <w:r w:rsidR="00102A20" w:rsidRPr="00102A20">
          <w:rPr>
            <w:rStyle w:val="Hyperlink"/>
            <w:noProof/>
          </w:rPr>
          <w:t>available here (GitHub)</w:t>
        </w:r>
      </w:hyperlink>
      <w:r w:rsidR="00102A20">
        <w:rPr>
          <w:noProof/>
        </w:rPr>
        <w:t>.</w:t>
      </w:r>
    </w:p>
    <w:p w14:paraId="63B5AB45" w14:textId="77777777" w:rsidR="00405E30" w:rsidRDefault="00405E30" w:rsidP="000B28DC">
      <w:pPr>
        <w:jc w:val="both"/>
        <w:rPr>
          <w:noProof/>
        </w:rPr>
      </w:pPr>
    </w:p>
    <w:p w14:paraId="24A8AE73" w14:textId="58B36B53" w:rsidR="00DB0A11" w:rsidRDefault="00DB0A11" w:rsidP="00DB0A11">
      <w:pPr>
        <w:pStyle w:val="Heading2"/>
      </w:pPr>
      <w:bookmarkStart w:id="23" w:name="_Toc57443015"/>
      <w:r>
        <w:t>Bayesian Linear Mixed Modelling</w:t>
      </w:r>
      <w:bookmarkEnd w:id="23"/>
    </w:p>
    <w:p w14:paraId="30F88784" w14:textId="6117220C"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 xml:space="preserve">The </w:t>
      </w:r>
      <w:hyperlink r:id="rId32" w:history="1">
        <w:r w:rsidR="005A11FC" w:rsidRPr="00405E30">
          <w:rPr>
            <w:rStyle w:val="Hyperlink"/>
            <w:noProof/>
          </w:rPr>
          <w:t>brms documentation</w:t>
        </w:r>
      </w:hyperlink>
      <w:r w:rsidR="005A11FC" w:rsidRPr="005A11FC">
        <w:rPr>
          <w:noProof/>
        </w:rPr>
        <w:t xml:space="preserve"> provides an excellent starting point,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D02B88">
        <w:rPr>
          <w:rFonts w:ascii="Courier New" w:hAnsi="Courier New" w:cs="Courier New"/>
          <w:noProof/>
          <w:sz w:val="16"/>
          <w:szCs w:val="16"/>
        </w:rPr>
        <w:t>ConditionOfInterest</w:t>
      </w:r>
      <w:r w:rsidRPr="00A00E3A">
        <w:rPr>
          <w:noProof/>
        </w:rPr>
        <w:t xml:space="preserve">, </w:t>
      </w:r>
      <w:r w:rsidRPr="00D02B88">
        <w:rPr>
          <w:rFonts w:ascii="Courier New" w:hAnsi="Courier New" w:cs="Courier New"/>
          <w:noProof/>
          <w:sz w:val="16"/>
          <w:szCs w:val="16"/>
        </w:rPr>
        <w:t>Difference</w:t>
      </w:r>
      <w:r w:rsidRPr="00A00E3A">
        <w:rPr>
          <w:noProof/>
        </w:rPr>
        <w:t xml:space="preserve"> and their interaction as main effects, and random intercepts and slopes for </w:t>
      </w:r>
      <w:r w:rsidRPr="00D02B88">
        <w:rPr>
          <w:rFonts w:ascii="Courier New" w:hAnsi="Courier New" w:cs="Courier New"/>
          <w:noProof/>
          <w:sz w:val="16"/>
          <w:szCs w:val="16"/>
        </w:rPr>
        <w:t>Difference</w:t>
      </w:r>
      <w:r w:rsidRPr="00A00E3A">
        <w:rPr>
          <w:noProof/>
        </w:rPr>
        <w:t xml:space="preserve"> per participant </w:t>
      </w:r>
      <w:r w:rsidRPr="00D02B88">
        <w:rPr>
          <w:rFonts w:ascii="Courier New" w:hAnsi="Courier New" w:cs="Courier New"/>
          <w:noProof/>
          <w:sz w:val="16"/>
          <w:szCs w:val="16"/>
        </w:rPr>
        <w:t>ID</w:t>
      </w:r>
      <w:r w:rsidRPr="00A00E3A">
        <w:rPr>
          <w:noProof/>
        </w:rPr>
        <w:t xml:space="preserve"> and </w:t>
      </w:r>
      <w:r w:rsidRPr="00D02B88">
        <w:rPr>
          <w:rFonts w:ascii="Courier New" w:hAnsi="Courier New" w:cs="Courier New"/>
          <w:noProof/>
          <w:sz w:val="16"/>
          <w:szCs w:val="16"/>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xml:space="preserve">; for example whether the coefficient for </w:t>
      </w:r>
      <w:r w:rsidRPr="008605FC">
        <w:rPr>
          <w:rFonts w:ascii="Courier New" w:hAnsi="Courier New" w:cs="Courier New"/>
          <w:noProof/>
          <w:sz w:val="16"/>
          <w:szCs w:val="16"/>
        </w:rPr>
        <w:t>ConditionOfInterest</w:t>
      </w:r>
      <w:r>
        <w:rPr>
          <w:noProof/>
        </w:rPr>
        <w:t xml:space="preserve">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lastRenderedPageBreak/>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0B82454D" w14:textId="66D0C128" w:rsidR="00EE6079" w:rsidRDefault="00D70079" w:rsidP="00983A7F">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392AB01C" w14:textId="48FCCD74" w:rsidR="000A2EE2" w:rsidRDefault="000A2EE2" w:rsidP="000A2EE2">
      <w:pPr>
        <w:pStyle w:val="Heading1"/>
      </w:pPr>
      <w:bookmarkStart w:id="24" w:name="_Toc57443016"/>
      <w:r>
        <w:t>Power Analyses for Psychophysical Data</w:t>
      </w:r>
      <w:bookmarkEnd w:id="24"/>
    </w:p>
    <w:p w14:paraId="5C1C4706" w14:textId="4BF1F7CF" w:rsidR="00E17F5B" w:rsidRDefault="0044263D" w:rsidP="00454E77">
      <w:pPr>
        <w:jc w:val="both"/>
        <w:rPr>
          <w:rFonts w:ascii="Courier New" w:hAnsi="Courier New" w:cs="Courier New"/>
          <w:noProof/>
          <w:sz w:val="16"/>
          <w:szCs w:val="16"/>
        </w:rPr>
      </w:pPr>
      <w:r>
        <w:rPr>
          <w:noProof/>
        </w:rPr>
        <w:t>To simulate the power with a given set of parameters, we need to execute the above procedure sufficient times (we recommend at least 1000 times, although this might be too time consuming in R for studies with a high count of subjects and/or trials</w:t>
      </w:r>
      <w:r w:rsidR="00405E30">
        <w:rPr>
          <w:noProof/>
        </w:rPr>
        <w:t xml:space="preserve"> and</w:t>
      </w:r>
      <w:r>
        <w:rPr>
          <w:noProof/>
        </w:rPr>
        <w:t xml:space="preserve">;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 xml:space="preserve">the p value associated with </w:t>
      </w:r>
      <w:r w:rsidR="0094129D" w:rsidRPr="008605FC">
        <w:rPr>
          <w:rFonts w:ascii="Courier New" w:hAnsi="Courier New" w:cs="Courier New"/>
          <w:noProof/>
          <w:sz w:val="16"/>
          <w:szCs w:val="16"/>
        </w:rPr>
        <w:t>ConditionOfInterest</w:t>
      </w:r>
      <w:r w:rsidR="0094129D">
        <w:rPr>
          <w:noProof/>
        </w:rPr>
        <w:t xml:space="preserve"> (for the PSE</w:t>
      </w:r>
      <w:r w:rsidR="008D6DD5">
        <w:rPr>
          <w:noProof/>
        </w:rPr>
        <w:t>)</w:t>
      </w:r>
      <w:r w:rsidR="0094129D">
        <w:rPr>
          <w:noProof/>
        </w:rPr>
        <w:t xml:space="preserve"> or the interaction between </w:t>
      </w:r>
      <w:r w:rsidR="0094129D" w:rsidRPr="008605FC">
        <w:rPr>
          <w:rFonts w:ascii="Courier New" w:hAnsi="Courier New" w:cs="Courier New"/>
          <w:noProof/>
          <w:sz w:val="16"/>
          <w:szCs w:val="16"/>
        </w:rPr>
        <w:t>ConditionOfInterest</w:t>
      </w:r>
      <w:r w:rsidR="0094129D">
        <w:rPr>
          <w:noProof/>
        </w:rPr>
        <w:t xml:space="preserve"> and </w:t>
      </w:r>
      <w:r w:rsidR="0094129D" w:rsidRPr="008605FC">
        <w:rPr>
          <w:rFonts w:ascii="Courier New" w:hAnsi="Courier New" w:cs="Courier New"/>
          <w:noProof/>
          <w:sz w:val="16"/>
          <w:szCs w:val="16"/>
        </w:rPr>
        <w:t>Difference</w:t>
      </w:r>
      <w:r w:rsidR="0094129D">
        <w:rPr>
          <w:noProof/>
        </w:rPr>
        <w:t xml:space="preserve"> (for the JND) is below a certain alpha </w:t>
      </w:r>
      <w:r>
        <w:rPr>
          <w:noProof/>
        </w:rPr>
        <w:t xml:space="preserve">(typically 0.05). </w:t>
      </w:r>
      <w:r w:rsidR="00454E77">
        <w:rPr>
          <w:noProof/>
        </w:rPr>
        <w:t xml:space="preserve">This requires that you have the </w:t>
      </w:r>
      <w:r w:rsidR="0007145B">
        <w:rPr>
          <w:noProof/>
        </w:rPr>
        <w:t>data file</w:t>
      </w:r>
      <w:r w:rsidR="00454E77">
        <w:rPr>
          <w:noProof/>
        </w:rPr>
        <w:t xml:space="preserve"> </w:t>
      </w:r>
      <w:r w:rsidR="00454E77" w:rsidRPr="00D02B88">
        <w:rPr>
          <w:rFonts w:ascii="Courier New" w:hAnsi="Courier New" w:cs="Courier New"/>
          <w:noProof/>
          <w:sz w:val="16"/>
          <w:szCs w:val="16"/>
        </w:rPr>
        <w:t>SimulatePsychometricData</w:t>
      </w:r>
      <w:r w:rsidR="00066725" w:rsidRPr="00D02B88">
        <w:rPr>
          <w:rFonts w:ascii="Courier New" w:hAnsi="Courier New" w:cs="Courier New"/>
          <w:noProof/>
          <w:sz w:val="16"/>
          <w:szCs w:val="16"/>
        </w:rPr>
        <w:t>()</w:t>
      </w:r>
      <w:r w:rsidR="00454E77">
        <w:rPr>
          <w:noProof/>
        </w:rPr>
        <w:t xml:space="preserve"> </w:t>
      </w:r>
      <w:r w:rsidR="00454E77" w:rsidRPr="00454E77">
        <w:rPr>
          <w:noProof/>
        </w:rPr>
        <w:t>(to b</w:t>
      </w:r>
      <w:r w:rsidR="00454E77">
        <w:rPr>
          <w:noProof/>
        </w:rPr>
        <w:t xml:space="preserve">e found </w:t>
      </w:r>
      <w:hyperlink r:id="rId33" w:history="1">
        <w:r w:rsidR="00454E77" w:rsidRPr="00454E77">
          <w:rPr>
            <w:rStyle w:val="Hyperlink"/>
            <w:noProof/>
          </w:rPr>
          <w:t>here on GitHub</w:t>
        </w:r>
      </w:hyperlink>
      <w:r w:rsidR="00454E77">
        <w:rPr>
          <w:noProof/>
        </w:rPr>
        <w:t xml:space="preserve">) </w:t>
      </w:r>
      <w:r w:rsidR="0007145B">
        <w:rPr>
          <w:noProof/>
        </w:rPr>
        <w:t>in the same folder as the script below</w:t>
      </w:r>
      <w:r w:rsidR="00454E77">
        <w:rPr>
          <w:noProof/>
        </w:rPr>
        <w:t>.</w:t>
      </w:r>
      <w:r w:rsidR="0007145B">
        <w:rPr>
          <w:noProof/>
        </w:rPr>
        <w:t xml:space="preserve"> The following code is available </w:t>
      </w:r>
      <w:hyperlink r:id="rId34" w:history="1">
        <w:r w:rsidR="0007145B" w:rsidRPr="0007145B">
          <w:rPr>
            <w:rStyle w:val="Hyperlink"/>
            <w:noProof/>
          </w:rPr>
          <w:t>here (on GitHub)</w:t>
        </w:r>
      </w:hyperlink>
      <w:r w:rsidR="0007145B">
        <w:rPr>
          <w:noProof/>
        </w:rPr>
        <w:t>.</w:t>
      </w:r>
    </w:p>
    <w:p w14:paraId="0C847496" w14:textId="7131535D" w:rsidR="00E17F5B" w:rsidRPr="006D608E" w:rsidRDefault="00454E77" w:rsidP="00963ECB">
      <w:pPr>
        <w:jc w:val="both"/>
        <w:rPr>
          <w:noProof/>
        </w:rPr>
      </w:pPr>
      <w:r>
        <w:rPr>
          <w:noProof/>
        </w:rPr>
        <w:t xml:space="preserve">First, </w:t>
      </w:r>
      <w:r w:rsidR="00E17F5B" w:rsidRPr="006D608E">
        <w:rPr>
          <w:noProof/>
        </w:rPr>
        <w:t xml:space="preserve">we set the relevant parameters. </w:t>
      </w:r>
      <w:r w:rsidR="00E17F5B" w:rsidRPr="00D02B88">
        <w:rPr>
          <w:rFonts w:ascii="Courier New" w:hAnsi="Courier New" w:cs="Courier New"/>
          <w:noProof/>
          <w:sz w:val="16"/>
          <w:szCs w:val="16"/>
        </w:rPr>
        <w:t>RangeNs</w:t>
      </w:r>
      <w:r w:rsidR="00E17F5B" w:rsidRPr="006D608E">
        <w:rPr>
          <w:noProof/>
        </w:rPr>
        <w:t xml:space="preserve"> is a vector with the number of participants for which we want to simulate the power</w:t>
      </w:r>
      <w:r w:rsidR="0024697D">
        <w:rPr>
          <w:noProof/>
        </w:rPr>
        <w:t xml:space="preserve"> (10, 12, 14, 16, 18 and 20 in our case)</w:t>
      </w:r>
      <w:r w:rsidR="00E17F5B" w:rsidRPr="006D608E">
        <w:rPr>
          <w:noProof/>
        </w:rPr>
        <w:t xml:space="preserve">, and </w:t>
      </w:r>
      <w:r w:rsidR="00E17F5B" w:rsidRPr="00D02B88">
        <w:rPr>
          <w:rFonts w:ascii="Courier New" w:hAnsi="Courier New" w:cs="Courier New"/>
          <w:noProof/>
          <w:sz w:val="16"/>
          <w:szCs w:val="16"/>
        </w:rPr>
        <w:t>RangeRepetitions</w:t>
      </w:r>
      <w:r w:rsidR="00E17F5B" w:rsidRPr="006D608E">
        <w:rPr>
          <w:noProof/>
        </w:rPr>
        <w:t xml:space="preserve"> is a vector with the number of </w:t>
      </w:r>
      <w:r w:rsidR="0024697D">
        <w:rPr>
          <w:noProof/>
        </w:rPr>
        <w:t xml:space="preserve">trials </w:t>
      </w:r>
      <w:r w:rsidR="00E17F5B" w:rsidRPr="006D608E">
        <w:rPr>
          <w:noProof/>
        </w:rPr>
        <w:t>per staircase for which we want to simulate the power</w:t>
      </w:r>
      <w:r w:rsidR="0024697D">
        <w:rPr>
          <w:noProof/>
        </w:rPr>
        <w:t xml:space="preserve"> (40, 70 and 100</w:t>
      </w:r>
      <w:r w:rsidR="00D02B88">
        <w:rPr>
          <w:noProof/>
        </w:rPr>
        <w:t xml:space="preserve"> in our case</w:t>
      </w:r>
      <w:r w:rsidR="0024697D">
        <w:rPr>
          <w:noProof/>
        </w:rPr>
        <w:t>)</w:t>
      </w:r>
      <w:r w:rsidR="00E17F5B" w:rsidRPr="006D608E">
        <w:rPr>
          <w:noProof/>
        </w:rPr>
        <w:t>. Varying both allows us to find an optimal tradeoff between trials per participant and number of participants.</w:t>
      </w:r>
    </w:p>
    <w:p w14:paraId="70D875DB" w14:textId="1E1CFD61" w:rsidR="008174A1" w:rsidRDefault="008174A1" w:rsidP="0044263D">
      <w:pPr>
        <w:pStyle w:val="NoSpacing"/>
        <w:jc w:val="both"/>
        <w:rPr>
          <w:noProof/>
        </w:rPr>
      </w:pPr>
    </w:p>
    <w:p w14:paraId="5122AFBD" w14:textId="77777777" w:rsid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source(paste0(dirname(rstudioapi::getSourceEditorContext()$path),</w:t>
      </w:r>
    </w:p>
    <w:p w14:paraId="32FB3DDB" w14:textId="0FF5509F" w:rsidR="0007145B" w:rsidRPr="0007145B" w:rsidRDefault="0007145B" w:rsidP="0007145B">
      <w:pPr>
        <w:pStyle w:val="NoSpacing"/>
        <w:ind w:left="1440" w:firstLine="720"/>
        <w:rPr>
          <w:rFonts w:ascii="Courier New" w:hAnsi="Courier New" w:cs="Courier New"/>
          <w:noProof/>
          <w:sz w:val="16"/>
          <w:szCs w:val="16"/>
        </w:rPr>
      </w:pPr>
      <w:r w:rsidRPr="0007145B">
        <w:rPr>
          <w:rFonts w:ascii="Courier New" w:hAnsi="Courier New" w:cs="Courier New"/>
          <w:noProof/>
          <w:sz w:val="16"/>
          <w:szCs w:val="16"/>
        </w:rPr>
        <w:t>"/SimulateDataFunction.r"))</w:t>
      </w:r>
    </w:p>
    <w:p w14:paraId="6B80D24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dplyr)</w:t>
      </w:r>
    </w:p>
    <w:p w14:paraId="4810A259"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purrr)</w:t>
      </w:r>
    </w:p>
    <w:p w14:paraId="41310A2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lme4)</w:t>
      </w:r>
    </w:p>
    <w:p w14:paraId="0A5177D2" w14:textId="7CC4A7C8" w:rsidR="0024697D"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ggplot2)</w:t>
      </w:r>
    </w:p>
    <w:p w14:paraId="1F658C69" w14:textId="0DC01337" w:rsidR="008423F7" w:rsidRDefault="008423F7" w:rsidP="0007145B">
      <w:pPr>
        <w:pStyle w:val="NoSpacing"/>
        <w:ind w:firstLine="720"/>
        <w:rPr>
          <w:rFonts w:ascii="Courier New" w:hAnsi="Courier New" w:cs="Courier New"/>
          <w:noProof/>
          <w:sz w:val="16"/>
          <w:szCs w:val="16"/>
        </w:rPr>
      </w:pPr>
      <w:r w:rsidRPr="008423F7">
        <w:rPr>
          <w:rFonts w:ascii="Courier New" w:hAnsi="Courier New" w:cs="Courier New"/>
          <w:noProof/>
          <w:sz w:val="16"/>
          <w:szCs w:val="16"/>
        </w:rPr>
        <w:t>set.seed(65)</w:t>
      </w:r>
    </w:p>
    <w:p w14:paraId="5E58CE75" w14:textId="77777777" w:rsidR="0007145B" w:rsidRDefault="0007145B" w:rsidP="0007145B">
      <w:pPr>
        <w:pStyle w:val="NoSpacing"/>
        <w:ind w:firstLine="720"/>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0F187B1F"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lastRenderedPageBreak/>
        <w:t>Then, we simulate the data once for each number of participants, number of trials and iterations</w:t>
      </w:r>
      <w:r>
        <w:rPr>
          <w:noProof/>
        </w:rPr>
        <w:t xml:space="preserve">, fit a GLMM for each and save the p values for the influence of </w:t>
      </w:r>
      <w:r w:rsidRPr="00D02B88">
        <w:rPr>
          <w:rFonts w:ascii="Courier New" w:hAnsi="Courier New" w:cs="Courier New"/>
          <w:noProof/>
          <w:sz w:val="16"/>
          <w:szCs w:val="16"/>
        </w:rPr>
        <w:t>ConditionOfInterest</w:t>
      </w:r>
      <w:r>
        <w:rPr>
          <w:noProof/>
        </w:rPr>
        <w:t xml:space="preserve"> on PSEs and JNDs in a dataframe.</w:t>
      </w:r>
      <w:r w:rsidR="006658FB">
        <w:rPr>
          <w:noProof/>
        </w:rPr>
        <w:t xml:space="preserve"> We choose “</w:t>
      </w:r>
      <w:r w:rsidR="006658FB" w:rsidRPr="00D02B88">
        <w:rPr>
          <w:rFonts w:ascii="Courier New" w:hAnsi="Courier New" w:cs="Courier New"/>
          <w:noProof/>
          <w:sz w:val="16"/>
          <w:szCs w:val="16"/>
        </w:rPr>
        <w:t>nAGQ = 1</w:t>
      </w:r>
      <w:r w:rsidR="006658FB">
        <w:rPr>
          <w:noProof/>
        </w:rPr>
        <w:t>” and “</w:t>
      </w:r>
      <w:r w:rsidR="006658FB" w:rsidRPr="00D02B88">
        <w:rPr>
          <w:rFonts w:ascii="Courier New" w:hAnsi="Courier New" w:cs="Courier New"/>
          <w:noProof/>
          <w:sz w:val="16"/>
          <w:szCs w:val="16"/>
        </w:rPr>
        <w:t>glmerControl(optimizer = "nloptwrap"))</w:t>
      </w:r>
      <w:r w:rsidR="006658FB" w:rsidRPr="006658FB">
        <w:rPr>
          <w:noProof/>
        </w:rPr>
        <w:t>”</w:t>
      </w:r>
      <w:r w:rsidR="006658FB">
        <w:rPr>
          <w:noProof/>
        </w:rPr>
        <w:t xml:space="preserve"> </w:t>
      </w:r>
      <w:r w:rsidR="009E56ED">
        <w:rPr>
          <w:noProof/>
        </w:rPr>
        <w:t xml:space="preserve">in the </w:t>
      </w:r>
      <w:r w:rsidR="009E56ED" w:rsidRPr="00D02B88">
        <w:rPr>
          <w:rFonts w:ascii="Courier New" w:hAnsi="Courier New" w:cs="Courier New"/>
          <w:noProof/>
          <w:sz w:val="16"/>
          <w:szCs w:val="16"/>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206D1A1A" w14:textId="77777777" w:rsidR="00D6573E"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w:t>
      </w:r>
    </w:p>
    <w:p w14:paraId="512C742E" w14:textId="77777777" w:rsidR="00D6573E"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ConditionOfInterest+Difference| ID) + </w:t>
      </w:r>
    </w:p>
    <w:p w14:paraId="0EB7EDAE" w14:textId="148F1BDC" w:rsidR="00AB2828" w:rsidRPr="00AB2828"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7292F15B" w14:textId="77777777" w:rsidR="007D4B9A"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w:t>
      </w:r>
    </w:p>
    <w:p w14:paraId="6F6FDA04" w14:textId="2227F948" w:rsidR="00AB2828" w:rsidRPr="00AB2828" w:rsidRDefault="00AB2828" w:rsidP="007D4B9A">
      <w:pPr>
        <w:pStyle w:val="NoSpacing"/>
        <w:ind w:left="2160"/>
        <w:jc w:val="both"/>
        <w:rPr>
          <w:rFonts w:ascii="Courier New" w:hAnsi="Courier New" w:cs="Courier New"/>
          <w:noProof/>
          <w:sz w:val="16"/>
          <w:szCs w:val="16"/>
        </w:rPr>
      </w:pPr>
      <w:r w:rsidRPr="00AB2828">
        <w:rPr>
          <w:rFonts w:ascii="Courier New" w:hAnsi="Courier New" w:cs="Courier New"/>
          <w:noProof/>
          <w:sz w:val="16"/>
          <w:szCs w:val="16"/>
        </w:rPr>
        <w:t>c(nParticipants=nParticipants,</w:t>
      </w:r>
    </w:p>
    <w:p w14:paraId="310BBEFE" w14:textId="2839D9E9"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r w:rsidR="007D4B9A">
        <w:rPr>
          <w:rFonts w:ascii="Courier New" w:hAnsi="Courier New" w:cs="Courier New"/>
          <w:noProof/>
          <w:sz w:val="16"/>
          <w:szCs w:val="16"/>
        </w:rPr>
        <w:t xml:space="preserve">   </w:t>
      </w:r>
      <w:r w:rsidRPr="00AB2828">
        <w:rPr>
          <w:rFonts w:ascii="Courier New" w:hAnsi="Courier New" w:cs="Courier New"/>
          <w:noProof/>
          <w:sz w:val="16"/>
          <w:szCs w:val="16"/>
        </w:rPr>
        <w:t xml:space="preserve">reps=reps, </w:t>
      </w:r>
    </w:p>
    <w:p w14:paraId="2AAAF3B6" w14:textId="4E6989E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41DC169E"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335C91FA"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4B7E5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D02B88">
        <w:rPr>
          <w:rFonts w:ascii="Courier New" w:hAnsi="Courier New" w:cs="Courier New"/>
          <w:noProof/>
          <w:sz w:val="16"/>
          <w:szCs w:val="16"/>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5D994ABA"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rsidR="00E01B44">
        <w:t xml:space="preserve">Figure </w:t>
      </w:r>
      <w:r w:rsidR="00E01B44">
        <w:rPr>
          <w:noProof/>
        </w:rPr>
        <w:t>8</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D02B88">
        <w:rPr>
          <w:rFonts w:ascii="Courier New" w:hAnsi="Courier New" w:cs="Courier New"/>
          <w:noProof/>
          <w:sz w:val="16"/>
          <w:szCs w:val="16"/>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6457D237">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3B02ADEE" w:rsidR="001D7E2D" w:rsidRDefault="00A220A8" w:rsidP="00A220A8">
      <w:pPr>
        <w:pStyle w:val="Caption"/>
        <w:jc w:val="both"/>
        <w:rPr>
          <w:rFonts w:ascii="Courier New" w:hAnsi="Courier New" w:cs="Courier New"/>
          <w:noProof/>
          <w:sz w:val="16"/>
          <w:szCs w:val="16"/>
        </w:rPr>
      </w:pPr>
      <w:bookmarkStart w:id="25" w:name="_Ref49943659"/>
      <w:r>
        <w:t xml:space="preserve">Figure </w:t>
      </w:r>
      <w:fldSimple w:instr=" SEQ Figure \* ARABIC ">
        <w:r w:rsidR="00E01B44">
          <w:rPr>
            <w:noProof/>
          </w:rPr>
          <w:t>8</w:t>
        </w:r>
      </w:fldSimple>
      <w:bookmarkEnd w:id="25"/>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6F0A073D" w14:textId="77777777" w:rsidR="0044263D" w:rsidRDefault="0044263D" w:rsidP="0044263D">
      <w:pPr>
        <w:pStyle w:val="NoSpacing"/>
        <w:jc w:val="both"/>
        <w:rPr>
          <w:noProof/>
        </w:rPr>
      </w:pPr>
    </w:p>
    <w:p w14:paraId="6EC4B13C" w14:textId="77777777" w:rsidR="0044263D" w:rsidRDefault="0044263D" w:rsidP="0082728C">
      <w:pPr>
        <w:pStyle w:val="Heading2"/>
        <w:rPr>
          <w:noProof/>
        </w:rPr>
      </w:pPr>
      <w:bookmarkStart w:id="26" w:name="_Toc57443017"/>
      <w:r>
        <w:rPr>
          <w:noProof/>
        </w:rPr>
        <w:lastRenderedPageBreak/>
        <w:t>Power Analyses in Julia</w:t>
      </w:r>
      <w:bookmarkEnd w:id="26"/>
    </w:p>
    <w:p w14:paraId="7DC790CA" w14:textId="6E20B81A" w:rsidR="008D705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the </w:t>
      </w:r>
      <w:r w:rsidR="00ED47C6">
        <w:rPr>
          <w:noProof/>
        </w:rPr>
        <w:t>slowest</w:t>
      </w:r>
      <w:r>
        <w:rPr>
          <w:noProof/>
        </w:rPr>
        <w:t xml:space="preserve"> languages in benchmarks.</w:t>
      </w:r>
      <w:r w:rsidR="009E52FE">
        <w:rPr>
          <w:noProof/>
        </w:rPr>
        <w:t xml:space="preserve"> </w:t>
      </w:r>
      <w:r w:rsidR="008D705D">
        <w:rPr>
          <w:noProof/>
        </w:rPr>
        <w:t>A</w:t>
      </w:r>
      <w:r w:rsidR="009E52FE">
        <w:rPr>
          <w:noProof/>
        </w:rPr>
        <w:t xml:space="preserve"> </w:t>
      </w:r>
      <w:r>
        <w:rPr>
          <w:noProof/>
        </w:rPr>
        <w:t xml:space="preserve">package for the fitting of (Generalized) Mixed Models </w:t>
      </w:r>
      <w:r w:rsidR="00257340">
        <w:rPr>
          <w:noProof/>
        </w:rPr>
        <w:t xml:space="preserve">is </w:t>
      </w:r>
      <w:r>
        <w:rPr>
          <w:noProof/>
        </w:rPr>
        <w:t xml:space="preserve"> already available for Julia</w:t>
      </w:r>
      <w:r w:rsidR="009E52FE">
        <w:rPr>
          <w:noProof/>
        </w:rPr>
        <w:t xml:space="preserve">, and it has been suggested that this package </w:t>
      </w:r>
      <w:hyperlink r:id="rId36" w:history="1">
        <w:r w:rsidR="009E52FE" w:rsidRPr="00D02B88">
          <w:rPr>
            <w:rStyle w:val="Hyperlink"/>
            <w:noProof/>
          </w:rPr>
          <w:t>is up to ten times faster</w:t>
        </w:r>
      </w:hyperlink>
      <w:r w:rsidR="009E52FE">
        <w:rPr>
          <w:noProof/>
        </w:rPr>
        <w:t xml:space="preserve"> than our R package of choice, lme4.</w:t>
      </w:r>
      <w:r>
        <w:rPr>
          <w:noProof/>
        </w:rPr>
        <w:t xml:space="preserve"> </w:t>
      </w:r>
      <w:r w:rsidR="00ED47C6">
        <w:rPr>
          <w:noProof/>
        </w:rPr>
        <w:t>I</w:t>
      </w:r>
      <w:r>
        <w:rPr>
          <w:noProof/>
        </w:rPr>
        <w:t xml:space="preserve">t </w:t>
      </w:r>
      <w:r w:rsidR="008D705D">
        <w:rPr>
          <w:noProof/>
        </w:rPr>
        <w:t xml:space="preserve">may </w:t>
      </w:r>
      <w:r w:rsidR="00ED47C6">
        <w:rPr>
          <w:noProof/>
        </w:rPr>
        <w:t xml:space="preserve">thus </w:t>
      </w:r>
      <w:r>
        <w:rPr>
          <w:noProof/>
        </w:rPr>
        <w:t xml:space="preserve">provide a means to speed up the simulation process, which, as mentioned above, can take one to several hours in R. </w:t>
      </w:r>
      <w:r w:rsidR="008D705D">
        <w:rPr>
          <w:noProof/>
        </w:rPr>
        <w:t xml:space="preserve">We did some simulations in R and Julia to test out this speed advantage, but found that Julia does not actually provide a speed (or any other) advantage over </w:t>
      </w:r>
      <w:r w:rsidR="006F5FC8">
        <w:rPr>
          <w:noProof/>
        </w:rPr>
        <w:t xml:space="preserve">an alternative implementation of one of the optimizers </w:t>
      </w:r>
      <w:r w:rsidR="008A5B20">
        <w:rPr>
          <w:noProof/>
        </w:rPr>
        <w:t xml:space="preserve">used by the </w:t>
      </w:r>
      <w:r w:rsidR="008D705D">
        <w:rPr>
          <w:noProof/>
        </w:rPr>
        <w:t xml:space="preserve">R </w:t>
      </w:r>
      <w:r w:rsidR="008A5B20">
        <w:rPr>
          <w:noProof/>
        </w:rPr>
        <w:t xml:space="preserve">package lme, at least </w:t>
      </w:r>
      <w:r w:rsidR="008D705D">
        <w:rPr>
          <w:noProof/>
        </w:rPr>
        <w:t xml:space="preserve">for our purposes. Please find the Julia code and </w:t>
      </w:r>
      <w:r w:rsidR="0069572D">
        <w:rPr>
          <w:noProof/>
        </w:rPr>
        <w:t>detailed</w:t>
      </w:r>
      <w:r w:rsidR="006D45BB">
        <w:rPr>
          <w:noProof/>
        </w:rPr>
        <w:t xml:space="preserve"> </w:t>
      </w:r>
      <w:r w:rsidR="00E921DF">
        <w:rPr>
          <w:noProof/>
        </w:rPr>
        <w:t>plots about its performance in the supplementary materials</w:t>
      </w:r>
      <w:r w:rsidR="00677DF1">
        <w:rPr>
          <w:noProof/>
        </w:rPr>
        <w:t xml:space="preserve">. The code is also available as </w:t>
      </w:r>
      <w:r w:rsidR="00883122">
        <w:rPr>
          <w:noProof/>
        </w:rPr>
        <w:t>Jupyter</w:t>
      </w:r>
      <w:r w:rsidR="00677DF1">
        <w:rPr>
          <w:noProof/>
        </w:rPr>
        <w:t xml:space="preserve"> notebook </w:t>
      </w:r>
      <w:hyperlink r:id="rId37" w:history="1">
        <w:r w:rsidR="00677DF1" w:rsidRPr="00677DF1">
          <w:rPr>
            <w:rStyle w:val="Hyperlink"/>
            <w:noProof/>
          </w:rPr>
          <w:t>here (GitHub)</w:t>
        </w:r>
      </w:hyperlink>
      <w:r w:rsidR="00677DF1">
        <w:rPr>
          <w:noProof/>
        </w:rPr>
        <w:t>.</w:t>
      </w:r>
    </w:p>
    <w:p w14:paraId="1F0798A8" w14:textId="77777777" w:rsidR="0044263D" w:rsidRDefault="0044263D" w:rsidP="0044263D">
      <w:pPr>
        <w:pStyle w:val="NoSpacing"/>
        <w:jc w:val="both"/>
        <w:rPr>
          <w:rFonts w:cstheme="minorHAnsi"/>
          <w:noProof/>
        </w:rPr>
      </w:pPr>
    </w:p>
    <w:p w14:paraId="017823E6" w14:textId="26B13467" w:rsidR="0044263D" w:rsidRPr="001D4697" w:rsidRDefault="0044263D" w:rsidP="00486FB9">
      <w:pPr>
        <w:pStyle w:val="Heading2"/>
        <w:rPr>
          <w:noProof/>
        </w:rPr>
      </w:pPr>
      <w:bookmarkStart w:id="27" w:name="_Ref53889402"/>
      <w:bookmarkStart w:id="28" w:name="_Toc57443018"/>
      <w:r>
        <w:rPr>
          <w:noProof/>
        </w:rPr>
        <w:t>A comparison</w:t>
      </w:r>
      <w:r w:rsidR="00562667">
        <w:rPr>
          <w:noProof/>
        </w:rPr>
        <w:t xml:space="preserve"> of several model fitting parameters</w:t>
      </w:r>
      <w:bookmarkEnd w:id="27"/>
      <w:bookmarkEnd w:id="28"/>
    </w:p>
    <w:p w14:paraId="42AEBE93" w14:textId="7843B434" w:rsidR="00C14ABF" w:rsidRDefault="0044263D" w:rsidP="00C14ABF">
      <w:pPr>
        <w:jc w:val="both"/>
      </w:pPr>
      <w:r>
        <w:t xml:space="preserve">We used the above procedures to measure the speed for the same operations in Julia and R. We used a </w:t>
      </w:r>
      <w:hyperlink r:id="rId38" w:history="1">
        <w:r w:rsidRPr="00883122">
          <w:rPr>
            <w:rStyle w:val="Hyperlink"/>
          </w:rPr>
          <w:t xml:space="preserve">Julia script </w:t>
        </w:r>
        <w:r w:rsidR="00883122" w:rsidRPr="00883122">
          <w:rPr>
            <w:rStyle w:val="Hyperlink"/>
          </w:rPr>
          <w:t>(available here on GitHub)</w:t>
        </w:r>
      </w:hyperlink>
      <w:r w:rsidR="00883122">
        <w:t xml:space="preserve"> </w:t>
      </w:r>
      <w:r>
        <w:t>and use the RCall implementation to obtain lme4 fits.</w:t>
      </w:r>
      <w:r w:rsidR="0069572D">
        <w:t xml:space="preserve"> </w:t>
      </w:r>
      <w:r w:rsidR="0069572D" w:rsidRPr="0069572D">
        <w:t xml:space="preserve">We used the Julia script because we also included some Julia implementations in our comparisons. </w:t>
      </w:r>
      <w:r w:rsidR="00D02B88">
        <w:t>But</w:t>
      </w:r>
      <w:r w:rsidR="0069572D" w:rsidRPr="0069572D">
        <w:t xml:space="preserve"> </w:t>
      </w:r>
      <w:r w:rsidR="00D02B88">
        <w:t xml:space="preserve">since </w:t>
      </w:r>
      <w:r w:rsidR="0069572D" w:rsidRPr="0069572D">
        <w:t xml:space="preserve">we found that none of the Julia implementations were better than the R implementations by any metric, we report these comparisons only in the supplementary materials. </w:t>
      </w:r>
      <w:r>
        <w:t>We also tried using lme4 natively in R and found by-and-large the same fitting durations as when calling lme4 through RCall from the Julia script.</w:t>
      </w:r>
      <w:r w:rsidR="0069572D">
        <w:t xml:space="preserve"> </w:t>
      </w:r>
      <w:r>
        <w:t>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w:t>
      </w:r>
      <w:r w:rsidRPr="00D02B88">
        <w:rPr>
          <w:rFonts w:ascii="Courier New" w:hAnsi="Courier New" w:cs="Courier New"/>
          <w:noProof/>
          <w:sz w:val="16"/>
          <w:szCs w:val="16"/>
        </w:rPr>
        <w:t>PSE_Difference = JND_Difference = 0</w:t>
      </w:r>
      <w:r>
        <w:t>; and “</w:t>
      </w:r>
      <w:r w:rsidRPr="00D02B88">
        <w:rPr>
          <w:rFonts w:ascii="Courier New" w:hAnsi="Courier New" w:cs="Courier New"/>
          <w:noProof/>
          <w:sz w:val="16"/>
          <w:szCs w:val="16"/>
        </w:rPr>
        <w:t>Small Effect</w:t>
      </w:r>
      <w:r>
        <w:t xml:space="preserve">”, </w:t>
      </w:r>
      <w:r w:rsidRPr="00D02B88">
        <w:rPr>
          <w:rFonts w:ascii="Courier New" w:hAnsi="Courier New" w:cs="Courier New"/>
          <w:noProof/>
          <w:sz w:val="16"/>
          <w:szCs w:val="16"/>
        </w:rPr>
        <w:t xml:space="preserve">PSE_Difference = </w:t>
      </w:r>
      <w:r w:rsidR="00604795">
        <w:rPr>
          <w:rFonts w:ascii="Courier New" w:hAnsi="Courier New" w:cs="Courier New"/>
          <w:noProof/>
          <w:sz w:val="16"/>
          <w:szCs w:val="16"/>
        </w:rPr>
        <w:t>-</w:t>
      </w:r>
      <w:r w:rsidRPr="00D02B88">
        <w:rPr>
          <w:rFonts w:ascii="Courier New" w:hAnsi="Courier New" w:cs="Courier New"/>
          <w:noProof/>
          <w:sz w:val="16"/>
          <w:szCs w:val="16"/>
        </w:rPr>
        <w:t>0.025</w:t>
      </w:r>
      <w:r>
        <w:t xml:space="preserve"> and </w:t>
      </w:r>
      <w:r w:rsidRPr="00D02B88">
        <w:rPr>
          <w:rFonts w:ascii="Courier New" w:hAnsi="Courier New" w:cs="Courier New"/>
          <w:noProof/>
          <w:sz w:val="16"/>
          <w:szCs w:val="16"/>
        </w:rPr>
        <w:t>JND_Difference = 0.0</w:t>
      </w:r>
      <w:r w:rsidR="003C3AFC">
        <w:rPr>
          <w:rFonts w:ascii="Courier New" w:hAnsi="Courier New" w:cs="Courier New"/>
          <w:noProof/>
          <w:sz w:val="16"/>
          <w:szCs w:val="16"/>
        </w:rPr>
        <w:t>5</w:t>
      </w:r>
      <w:r>
        <w:t>)</w:t>
      </w:r>
      <w:r w:rsidR="0069572D">
        <w:t xml:space="preserve">. </w:t>
      </w:r>
      <w:r>
        <w:t>There are different implementations and configurations available</w:t>
      </w:r>
      <w:r w:rsidR="0069572D">
        <w:t>, which</w:t>
      </w:r>
      <w:r>
        <w:t xml:space="preserve"> </w:t>
      </w:r>
      <w:r w:rsidR="0069572D">
        <w:t>w</w:t>
      </w:r>
      <w:r>
        <w:t>e are evaluat</w:t>
      </w:r>
      <w:r w:rsidR="0069572D">
        <w:t>ing</w:t>
      </w:r>
      <w:r>
        <w:t xml:space="preserve"> based on fitting duration and model fit. Since p values for (Generalized) Linear Mixed Models are generally approximations, we are also going to evaluate the false positive rates</w:t>
      </w:r>
      <w:r w:rsidR="0069572D">
        <w:t xml:space="preserve"> to see how adequate these approximations are.</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57A19EE6" w:rsidR="0044263D" w:rsidRDefault="0044263D" w:rsidP="0044263D">
      <w:pPr>
        <w:jc w:val="both"/>
      </w:pPr>
      <w:r>
        <w:t>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lmerTest) and Likelihood Ratio Tests</w:t>
      </w:r>
      <w:r w:rsidR="00B53A92">
        <w:t xml:space="preserve"> (implemented in the anova() function in R)</w:t>
      </w:r>
      <w:r>
        <w:t>.</w:t>
      </w:r>
    </w:p>
    <w:p w14:paraId="39D0FD9C" w14:textId="5A462144" w:rsidR="0044263D" w:rsidRDefault="0044263D" w:rsidP="0044263D">
      <w:pPr>
        <w:pStyle w:val="Heading4"/>
      </w:pPr>
      <w:r>
        <w:t>nAGQ = 0/</w:t>
      </w:r>
      <w:r w:rsidR="009174FE">
        <w:t>1</w:t>
      </w:r>
    </w:p>
    <w:p w14:paraId="219E1AAC" w14:textId="509DD8E9" w:rsidR="0044263D" w:rsidRDefault="0044263D" w:rsidP="0044263D">
      <w:pPr>
        <w:jc w:val="both"/>
      </w:pPr>
      <w:r>
        <w:t>Furthermore, the lme4 implementation in R offer</w:t>
      </w:r>
      <w:r w:rsidR="00345392">
        <w:t>s</w:t>
      </w:r>
      <w:r>
        <w:t xml:space="preserve"> the possibility to trade-off accuracy for higher speed (nAG</w:t>
      </w:r>
      <w:r w:rsidR="00345392">
        <w:t>Q</w:t>
      </w:r>
      <w:r>
        <w:t> = 0 argument in R</w:t>
      </w:r>
      <w:r w:rsidR="00345392">
        <w:t>, with nAGQ = 1 being the slower, more accurate default</w:t>
      </w:r>
      <w:r>
        <w:t>). We test whether the gains in model fit for the slower, more accurate version are worth the increased fitting duration.</w:t>
      </w:r>
    </w:p>
    <w:p w14:paraId="1F238EDD" w14:textId="77777777" w:rsidR="003A187D" w:rsidRDefault="003A187D" w:rsidP="0044263D">
      <w:pPr>
        <w:jc w:val="both"/>
      </w:pPr>
    </w:p>
    <w:p w14:paraId="6E0BE65D" w14:textId="340ACF1D" w:rsidR="00C14ABF" w:rsidRDefault="00C14ABF" w:rsidP="00C14ABF">
      <w:pPr>
        <w:pStyle w:val="Heading3"/>
      </w:pPr>
      <w:bookmarkStart w:id="29" w:name="_Toc57443019"/>
      <w:r>
        <w:t>Which configurations perform the best?</w:t>
      </w:r>
      <w:bookmarkEnd w:id="29"/>
    </w:p>
    <w:p w14:paraId="1DB852A5" w14:textId="468A9B6C" w:rsidR="00F50E35" w:rsidRPr="00F50E35" w:rsidRDefault="00F50E35" w:rsidP="00F50E35">
      <w:r>
        <w:t>In the following, we compare which combination of the above parameters (</w:t>
      </w:r>
      <w:r w:rsidR="003A187D">
        <w:t>o</w:t>
      </w:r>
      <w:r>
        <w:t xml:space="preserve">ptimizers, </w:t>
      </w:r>
      <w:r w:rsidR="003A187D">
        <w:t>p</w:t>
      </w:r>
      <w:r>
        <w:t xml:space="preserve"> value approximation, </w:t>
      </w:r>
      <w:r w:rsidR="003A187D">
        <w:t>accuracy-speed trade-off) before the best along several axes (fitting speed, model fits, false positive rates).</w:t>
      </w:r>
    </w:p>
    <w:p w14:paraId="4971F986" w14:textId="77777777" w:rsidR="0044263D" w:rsidRPr="00CD2772" w:rsidRDefault="0044263D" w:rsidP="00C14ABF">
      <w:pPr>
        <w:pStyle w:val="Heading4"/>
      </w:pPr>
      <w:r>
        <w:t>Speed</w:t>
      </w:r>
    </w:p>
    <w:p w14:paraId="347E56A2" w14:textId="698B7614" w:rsidR="0044263D" w:rsidRDefault="0044263D" w:rsidP="0044263D">
      <w:pPr>
        <w:jc w:val="both"/>
      </w:pPr>
      <w:r>
        <w:t xml:space="preserve">Overall, the fastest implementations are by far the BOBYQA implementation in R from the “nloptwrap” package (see </w:t>
      </w:r>
      <w:r>
        <w:fldChar w:fldCharType="begin"/>
      </w:r>
      <w:r>
        <w:instrText xml:space="preserve"> REF _Ref40750161 \h  \* MERGEFORMAT </w:instrText>
      </w:r>
      <w:r>
        <w:fldChar w:fldCharType="separate"/>
      </w:r>
      <w:r w:rsidR="00E01B44" w:rsidRPr="00E01B44">
        <w:t>Figure 9</w:t>
      </w:r>
      <w:r>
        <w:fldChar w:fldCharType="end"/>
      </w:r>
      <w:r>
        <w:t xml:space="preserve">) in </w:t>
      </w:r>
      <w:r w:rsidR="00BC2225">
        <w:t xml:space="preserve">its </w:t>
      </w:r>
      <w:r>
        <w:t>nAGQ=0</w:t>
      </w:r>
      <w:r w:rsidR="00BC2225">
        <w:t xml:space="preserve"> </w:t>
      </w:r>
      <w:r>
        <w:t xml:space="preserve"> </w:t>
      </w:r>
      <w:r w:rsidR="00BC2225">
        <w:t xml:space="preserve">configuration, followed by the nAGQ = 0 BOBYQA optimizer and the likelihood ratio test over two models fitted with the nAGQ = 0 version of the nloptwrap optimizer. </w:t>
      </w:r>
      <w:r>
        <w:t xml:space="preserve">All other implementations (the nAGQ=1 version of the BOBYQA </w:t>
      </w:r>
      <w:r w:rsidR="00BC2225">
        <w:t xml:space="preserve">and nloptwrap </w:t>
      </w:r>
      <w:r w:rsidR="00C04569">
        <w:t>optimizers</w:t>
      </w:r>
      <w:r w:rsidR="00BC2225">
        <w:t xml:space="preserve"> </w:t>
      </w:r>
      <w:r>
        <w:t xml:space="preserve">and </w:t>
      </w:r>
      <w:r w:rsidR="00C04569">
        <w:t xml:space="preserve">both versions of </w:t>
      </w:r>
      <w:r w:rsidR="00BC2225">
        <w:t xml:space="preserve">the </w:t>
      </w:r>
      <w:r>
        <w:t>Nelder-Mead implementation) are much slower, taking between three and ten times longer than the fastest implementation.</w:t>
      </w:r>
    </w:p>
    <w:p w14:paraId="6DCE4D3B" w14:textId="77777777" w:rsidR="0044263D" w:rsidRDefault="0044263D" w:rsidP="0044263D">
      <w:pPr>
        <w:pStyle w:val="NoSpacing"/>
        <w:keepNext/>
        <w:jc w:val="both"/>
      </w:pPr>
      <w:r>
        <w:rPr>
          <w:rFonts w:cstheme="minorHAnsi"/>
          <w:noProof/>
        </w:rPr>
        <w:drawing>
          <wp:inline distT="0" distB="0" distL="0" distR="0" wp14:anchorId="0F352E3C" wp14:editId="23614432">
            <wp:extent cx="44577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a:noFill/>
                    </a:ln>
                  </pic:spPr>
                </pic:pic>
              </a:graphicData>
            </a:graphic>
          </wp:inline>
        </w:drawing>
      </w:r>
    </w:p>
    <w:p w14:paraId="1E75BC1C" w14:textId="06F4FFC5" w:rsidR="0044263D" w:rsidRPr="00AD1ECE" w:rsidRDefault="0044263D" w:rsidP="0044263D">
      <w:pPr>
        <w:pStyle w:val="Caption"/>
        <w:jc w:val="both"/>
        <w:rPr>
          <w:rFonts w:cstheme="minorHAnsi"/>
          <w:noProof/>
        </w:rPr>
      </w:pPr>
      <w:bookmarkStart w:id="30"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E01B44">
        <w:rPr>
          <w:b/>
          <w:bCs/>
          <w:noProof/>
        </w:rPr>
        <w:t>9</w:t>
      </w:r>
      <w:r w:rsidRPr="006F56CE">
        <w:rPr>
          <w:b/>
          <w:bCs/>
          <w:noProof/>
        </w:rPr>
        <w:fldChar w:fldCharType="end"/>
      </w:r>
      <w:bookmarkEnd w:id="30"/>
      <w:r>
        <w:t xml:space="preserve">: </w:t>
      </w:r>
      <w:r w:rsidR="00C04569">
        <w:t>Mean</w:t>
      </w:r>
      <w:r>
        <w:t xml:space="preserve">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C14ABF">
      <w:pPr>
        <w:pStyle w:val="Heading4"/>
      </w:pPr>
      <w:r>
        <w:t>Model fits</w:t>
      </w:r>
    </w:p>
    <w:p w14:paraId="0CA03DB0" w14:textId="363DA467" w:rsidR="0044263D" w:rsidRDefault="0044263D" w:rsidP="0044263D">
      <w:pPr>
        <w:jc w:val="both"/>
      </w:pPr>
      <w:r>
        <w:t xml:space="preserve">To assess whether the slower algorithms </w:t>
      </w:r>
      <w:r w:rsidR="004C1DC0">
        <w:t xml:space="preserve">might </w:t>
      </w:r>
      <w:r>
        <w:t xml:space="preserve">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rsidR="00E01B44">
        <w:t>Figure 10</w:t>
      </w:r>
      <w:r>
        <w:fldChar w:fldCharType="end"/>
      </w:r>
      <w:r>
        <w:t>, the AIC is indeed lowest for this optimizer. However, the differences with regards to the other optimizer configurations, including the fastest ones, are miniscule, with ratio differences below 0.000</w:t>
      </w:r>
      <w:r w:rsidR="00062EE6">
        <w:t>4</w:t>
      </w:r>
      <w:r>
        <w:t>.</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99AD9BF">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457F3B67" w:rsidR="0044263D" w:rsidRDefault="0044263D" w:rsidP="0044263D">
      <w:pPr>
        <w:pStyle w:val="Caption"/>
        <w:jc w:val="both"/>
        <w:rPr>
          <w:rFonts w:cstheme="minorHAnsi"/>
          <w:noProof/>
        </w:rPr>
      </w:pPr>
      <w:bookmarkStart w:id="31" w:name="_Ref40753512"/>
      <w:r>
        <w:t xml:space="preserve">Figure </w:t>
      </w:r>
      <w:fldSimple w:instr=" SEQ Figure \* ARABIC ">
        <w:r w:rsidR="00E01B44">
          <w:rPr>
            <w:noProof/>
          </w:rPr>
          <w:t>10</w:t>
        </w:r>
      </w:fldSimple>
      <w:bookmarkEnd w:id="31"/>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C14ABF">
      <w:pPr>
        <w:pStyle w:val="Heading4"/>
      </w:pPr>
      <w:r>
        <w:t>False positive rates</w:t>
      </w:r>
    </w:p>
    <w:p w14:paraId="2259F6A8" w14:textId="2DCE1B2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rsidR="00E01B44">
        <w:t>Figure 11</w:t>
      </w:r>
      <w:r>
        <w:fldChar w:fldCharType="end"/>
      </w:r>
      <w:r>
        <w:t xml:space="preserve">A for accuracy and in </w:t>
      </w:r>
      <w:r>
        <w:fldChar w:fldCharType="begin"/>
      </w:r>
      <w:r>
        <w:instrText xml:space="preserve"> REF _Ref40754554 \h  \* MERGEFORMAT </w:instrText>
      </w:r>
      <w:r>
        <w:fldChar w:fldCharType="separate"/>
      </w:r>
      <w:r w:rsidR="00E01B44">
        <w:t>Figure 11</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r w:rsidRPr="008605FC">
        <w:rPr>
          <w:rFonts w:ascii="Courier New" w:hAnsi="Courier New" w:cs="Courier New"/>
          <w:noProof/>
          <w:sz w:val="16"/>
          <w:szCs w:val="16"/>
        </w:rPr>
        <w:t>nAQP = 0</w:t>
      </w:r>
      <w:r>
        <w:t xml:space="preserve"> implementations give false positive rates of 10 to 20 %, in comparison to the expected 5 %. Only the three R implementations </w:t>
      </w:r>
      <w:r w:rsidR="000741BD">
        <w:t xml:space="preserve">with </w:t>
      </w:r>
      <w:r w:rsidR="000741BD" w:rsidRPr="008605FC">
        <w:rPr>
          <w:rFonts w:ascii="Courier New" w:hAnsi="Courier New" w:cs="Courier New"/>
          <w:noProof/>
          <w:sz w:val="16"/>
          <w:szCs w:val="16"/>
        </w:rPr>
        <w:t>nAQP = 1</w:t>
      </w:r>
      <w:r w:rsidR="000741BD" w:rsidRPr="000741BD">
        <w:t xml:space="preserve"> </w:t>
      </w:r>
      <w:r>
        <w:t>yield acceptable false positive rates. Notably, these inflated false positive rates seem to translate also to a higher rate of “true positives” in the presence of a very small effect. However, a comparison with thos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rsidR="00E01B44" w:rsidRPr="00E01B44">
        <w:t>Figure 9</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r w:rsidRPr="008605FC">
        <w:rPr>
          <w:rFonts w:ascii="Courier New" w:hAnsi="Courier New" w:cs="Courier New"/>
          <w:noProof/>
          <w:sz w:val="16"/>
          <w:szCs w:val="16"/>
        </w:rPr>
        <w:t>ConditionOfInterest</w:t>
      </w:r>
      <w:r>
        <w:t>” and “</w:t>
      </w:r>
      <w:r w:rsidRPr="008605FC">
        <w:rPr>
          <w:rFonts w:ascii="Courier New" w:hAnsi="Courier New" w:cs="Courier New"/>
          <w:noProof/>
          <w:sz w:val="16"/>
          <w:szCs w:val="16"/>
        </w:rPr>
        <w:t>Difference</w:t>
      </w:r>
      <w:r>
        <w:t>”), and the next simplest model that doesn’t contain it (</w:t>
      </w:r>
      <w:r w:rsidRPr="008605FC">
        <w:rPr>
          <w:rFonts w:ascii="Courier New" w:hAnsi="Courier New" w:cs="Courier New"/>
          <w:noProof/>
          <w:sz w:val="16"/>
          <w:szCs w:val="16"/>
        </w:rPr>
        <w:t>ConditionOfInterest</w:t>
      </w:r>
      <w:r>
        <w:t xml:space="preserve"> and </w:t>
      </w:r>
      <w:r w:rsidRPr="008605FC">
        <w:rPr>
          <w:rFonts w:ascii="Courier New" w:hAnsi="Courier New" w:cs="Courier New"/>
          <w:noProof/>
          <w:sz w:val="16"/>
          <w:szCs w:val="16"/>
        </w:rPr>
        <w:t>Difference</w:t>
      </w:r>
      <w:r>
        <w:t xml:space="preserve"> as main effects, but not their interaction) as null model. That is, two models need to</w:t>
      </w:r>
      <w:r w:rsidR="00AE5E3C">
        <w:t xml:space="preserve"> be</w:t>
      </w:r>
      <w:r>
        <w:t xml:space="preserve"> fitted to obtain one p value instead of just one</w:t>
      </w:r>
      <w:r w:rsidR="00AE5E3C">
        <w:t xml:space="preserve">, which makes for </w:t>
      </w:r>
      <w:r w:rsidR="00064030">
        <w:t xml:space="preserve">nearly </w:t>
      </w:r>
      <w:r w:rsidR="00AE5E3C">
        <w:t>twice the fitting duration.</w:t>
      </w:r>
      <w:r>
        <w:t xml:space="preserve"> We used the fast</w:t>
      </w:r>
      <w:r w:rsidR="00064030">
        <w:t>er</w:t>
      </w:r>
      <w:r>
        <w:t xml:space="preserve"> method of fitting GLMMs (“R: BOBYQA (nloptwrap), fast”) and compared them with the Likelihood Ratio Test implemented in the </w:t>
      </w:r>
      <w:r w:rsidRPr="008605FC">
        <w:rPr>
          <w:rFonts w:ascii="Courier New" w:hAnsi="Courier New" w:cs="Courier New"/>
          <w:noProof/>
          <w:sz w:val="16"/>
          <w:szCs w:val="16"/>
        </w:rPr>
        <w:t>stats::anova()</w:t>
      </w:r>
      <w:r>
        <w:t xml:space="preserve"> function in R. </w:t>
      </w:r>
      <w:r w:rsidR="00064030">
        <w:t>This yields the expected false positive rates.</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6FAE55A1">
            <wp:extent cx="5929311" cy="296465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29311" cy="2964655"/>
                    </a:xfrm>
                    <a:prstGeom prst="rect">
                      <a:avLst/>
                    </a:prstGeom>
                    <a:noFill/>
                    <a:ln>
                      <a:noFill/>
                    </a:ln>
                  </pic:spPr>
                </pic:pic>
              </a:graphicData>
            </a:graphic>
          </wp:inline>
        </w:drawing>
      </w:r>
    </w:p>
    <w:p w14:paraId="057106BF" w14:textId="53C32B58" w:rsidR="0044263D" w:rsidRDefault="0044263D" w:rsidP="0044263D">
      <w:pPr>
        <w:pStyle w:val="Caption"/>
        <w:jc w:val="both"/>
        <w:rPr>
          <w:rFonts w:cstheme="minorHAnsi"/>
          <w:noProof/>
        </w:rPr>
      </w:pPr>
      <w:bookmarkStart w:id="32" w:name="_Ref40754554"/>
      <w:r>
        <w:t xml:space="preserve">Figure </w:t>
      </w:r>
      <w:fldSimple w:instr=" SEQ Figure \* ARABIC ">
        <w:r w:rsidR="00E01B44">
          <w:rPr>
            <w:noProof/>
          </w:rPr>
          <w:t>11</w:t>
        </w:r>
      </w:fldSimple>
      <w:bookmarkEnd w:id="32"/>
      <w:r>
        <w:t xml:space="preserve">: Frequency of p values per bin of 0.05 for different fitting methods. The gradient from blue over red to orange indicates the </w:t>
      </w:r>
      <w:r w:rsidR="009A066E">
        <w:t>density</w:t>
      </w:r>
      <w:r>
        <w:t>.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C14ABF">
      <w:pPr>
        <w:pStyle w:val="Heading3"/>
      </w:pPr>
      <w:bookmarkStart w:id="33" w:name="_Toc57443020"/>
      <w:r>
        <w:t>Concluding recommendations</w:t>
      </w:r>
      <w:r w:rsidR="00372F84">
        <w:t xml:space="preserve"> for power analyses</w:t>
      </w:r>
      <w:bookmarkEnd w:id="33"/>
    </w:p>
    <w:p w14:paraId="7D631DA9" w14:textId="6B45F98C" w:rsidR="009A066E" w:rsidRDefault="009A066E" w:rsidP="006D45BB">
      <w:pPr>
        <w:jc w:val="both"/>
      </w:pPr>
      <w:r>
        <w:t>Overall, we find that fitting GLMMs in R with the nloptwrap implementation of the BOBY</w:t>
      </w:r>
      <w:r w:rsidR="000225BA">
        <w:t>Q</w:t>
      </w:r>
      <w:r>
        <w:t>A algorithm with nAQP = 1 is the way to go: it provides acceptable speed and good model fits, while not exceeding the expected false positive rate of 5%.</w:t>
      </w:r>
    </w:p>
    <w:p w14:paraId="40BD8E0A" w14:textId="4B76D811" w:rsidR="00372F84" w:rsidRDefault="00372F84" w:rsidP="00372F84">
      <w:pPr>
        <w:pStyle w:val="Heading1"/>
      </w:pPr>
      <w:bookmarkStart w:id="34" w:name="_Toc57443021"/>
      <w:r>
        <w:t>Conclusions</w:t>
      </w:r>
      <w:r w:rsidR="00943861">
        <w:t xml:space="preserve"> and Recommendations</w:t>
      </w:r>
      <w:bookmarkEnd w:id="34"/>
    </w:p>
    <w:p w14:paraId="294BEC7A" w14:textId="4632824F" w:rsidR="002C776C" w:rsidRPr="002C776C" w:rsidRDefault="002C776C" w:rsidP="002C776C">
      <w:r>
        <w:t>In this manuscript, we treat several related issues regarding simulation</w:t>
      </w:r>
      <w:r w:rsidR="000B62EF">
        <w:t xml:space="preserve"> and analysis of psychophysical data, as well as sample size planning.</w:t>
      </w:r>
    </w:p>
    <w:p w14:paraId="7136FDB0" w14:textId="37E7955B" w:rsidR="00347FD1" w:rsidRPr="00347FD1" w:rsidRDefault="00347FD1" w:rsidP="00347FD1">
      <w:pPr>
        <w:jc w:val="both"/>
        <w:rPr>
          <w:b/>
          <w:bCs/>
        </w:rPr>
      </w:pPr>
      <w:r w:rsidRPr="00347FD1">
        <w:rPr>
          <w:b/>
          <w:bCs/>
        </w:rPr>
        <w:t>Simulating psychophysical data</w:t>
      </w:r>
    </w:p>
    <w:p w14:paraId="24433CED" w14:textId="15D3D726" w:rsidR="002C776C" w:rsidRDefault="000B62EF" w:rsidP="002C776C">
      <w:pPr>
        <w:pStyle w:val="ListParagraph"/>
        <w:numPr>
          <w:ilvl w:val="0"/>
          <w:numId w:val="5"/>
        </w:numPr>
        <w:jc w:val="both"/>
      </w:pPr>
      <w:r>
        <w:t>W</w:t>
      </w:r>
      <w:r w:rsidR="00372F84">
        <w:t>e provide</w:t>
      </w:r>
      <w:r w:rsidR="000902F1">
        <w:t>d</w:t>
      </w:r>
      <w:r w:rsidR="00372F84">
        <w:t xml:space="preserve"> practical recommendations for data simulation</w:t>
      </w:r>
      <w:r w:rsidR="00347FD1">
        <w:t xml:space="preserve"> in R (</w:t>
      </w:r>
      <w:hyperlink r:id="rId42" w:history="1">
        <w:r w:rsidR="00347FD1" w:rsidRPr="00347FD1">
          <w:rPr>
            <w:rStyle w:val="Hyperlink"/>
          </w:rPr>
          <w:t>implementation here, on GitHub</w:t>
        </w:r>
      </w:hyperlink>
      <w:r w:rsidR="00347FD1">
        <w:t>)</w:t>
      </w:r>
      <w:r w:rsidR="00372F84">
        <w:t xml:space="preserve"> </w:t>
      </w:r>
    </w:p>
    <w:p w14:paraId="7E864BC4" w14:textId="4A599D13" w:rsidR="00347FD1" w:rsidRPr="00347FD1" w:rsidRDefault="00347FD1" w:rsidP="00347FD1">
      <w:pPr>
        <w:jc w:val="both"/>
        <w:rPr>
          <w:b/>
          <w:bCs/>
        </w:rPr>
      </w:pPr>
      <w:r w:rsidRPr="00347FD1">
        <w:rPr>
          <w:b/>
          <w:bCs/>
        </w:rPr>
        <w:t>Analyzing psychophysical data</w:t>
      </w:r>
    </w:p>
    <w:p w14:paraId="60EAC54C" w14:textId="77577C0A" w:rsidR="000B62EF" w:rsidRDefault="000B62EF" w:rsidP="000B62EF">
      <w:pPr>
        <w:pStyle w:val="ListParagraph"/>
        <w:numPr>
          <w:ilvl w:val="0"/>
          <w:numId w:val="5"/>
        </w:numPr>
        <w:jc w:val="both"/>
      </w:pPr>
      <w:r>
        <w:t xml:space="preserve">When using a </w:t>
      </w:r>
      <w:r w:rsidR="00D0507A">
        <w:t>Two-Step</w:t>
      </w:r>
      <w:r>
        <w:t xml:space="preserve"> approach in which first PSEs and JNDs are obtained, and then these PSEs and JNDs are used as dependent variables, we show that using Linear Mixed Models over regular ANOVAs or even repeated measures ANOVAs can significantly raise statistical validity and power significantl</w:t>
      </w:r>
      <w:r w:rsidR="00347FD1">
        <w:t>y</w:t>
      </w:r>
    </w:p>
    <w:p w14:paraId="54E4773E" w14:textId="08CB436B" w:rsidR="00347FD1" w:rsidRDefault="00347FD1" w:rsidP="000B62EF">
      <w:pPr>
        <w:pStyle w:val="ListParagraph"/>
        <w:numPr>
          <w:ilvl w:val="0"/>
          <w:numId w:val="5"/>
        </w:numPr>
        <w:jc w:val="both"/>
      </w:pPr>
      <w:r>
        <w:t xml:space="preserve">We analyzed a </w:t>
      </w:r>
      <w:r w:rsidR="00753EAC">
        <w:t xml:space="preserve">Generalized Linear Mixed Modelling-based approach </w:t>
      </w:r>
      <w:r>
        <w:t xml:space="preserve">in-depth </w:t>
      </w:r>
      <w:r w:rsidR="00753EAC">
        <w:t>and provide</w:t>
      </w:r>
      <w:r w:rsidR="000902F1">
        <w:t>d</w:t>
      </w:r>
      <w:r w:rsidR="00753EAC">
        <w:t xml:space="preserve"> concrete recommendations on model specifications</w:t>
      </w:r>
    </w:p>
    <w:p w14:paraId="27B25D1F" w14:textId="77777777" w:rsidR="00347FD1" w:rsidRDefault="000B62EF" w:rsidP="00347FD1">
      <w:pPr>
        <w:pStyle w:val="ListParagraph"/>
        <w:numPr>
          <w:ilvl w:val="1"/>
          <w:numId w:val="5"/>
        </w:numPr>
        <w:jc w:val="both"/>
      </w:pPr>
      <w:r>
        <w:t xml:space="preserve">Overall, </w:t>
      </w:r>
      <w:r w:rsidR="0003168F">
        <w:t>models that are more complete in terms of random effects are generally preferrable</w:t>
      </w:r>
    </w:p>
    <w:p w14:paraId="71C3EAA4" w14:textId="0466BC6D" w:rsidR="00347FD1" w:rsidRDefault="0003168F" w:rsidP="00347FD1">
      <w:pPr>
        <w:pStyle w:val="ListParagraph"/>
        <w:numPr>
          <w:ilvl w:val="1"/>
          <w:numId w:val="5"/>
        </w:numPr>
        <w:jc w:val="both"/>
      </w:pPr>
      <w:r>
        <w:t>Smaller models</w:t>
      </w:r>
      <w:r w:rsidR="00347FD1">
        <w:t xml:space="preserve"> (with fewer random effects)</w:t>
      </w:r>
      <w:r>
        <w:t xml:space="preserve"> bear the risk of inflating the false positive rate, “detecting” effects when there are none</w:t>
      </w:r>
    </w:p>
    <w:p w14:paraId="74575884" w14:textId="76F3CACC" w:rsidR="007F0385" w:rsidRDefault="007F0385" w:rsidP="00347FD1">
      <w:pPr>
        <w:pStyle w:val="ListParagraph"/>
        <w:numPr>
          <w:ilvl w:val="1"/>
          <w:numId w:val="5"/>
        </w:numPr>
        <w:jc w:val="both"/>
      </w:pPr>
      <w:r>
        <w:lastRenderedPageBreak/>
        <w:t xml:space="preserve">Fitting the models with the faster option nAGQ </w:t>
      </w:r>
      <w:r w:rsidRPr="007F0385">
        <w:t>=</w:t>
      </w:r>
      <w:r>
        <w:t xml:space="preserve"> 1 can also inflate the false positive rate and should be avoided, at least when p values are approximated with the lmerTest package. Bootstrapping confidence intervals instead m</w:t>
      </w:r>
      <w:r>
        <w:rPr>
          <w:lang w:val="de-DE"/>
        </w:rPr>
        <w:t>ay remedy this issue.</w:t>
      </w:r>
    </w:p>
    <w:p w14:paraId="715A5ADD" w14:textId="52272C69" w:rsidR="00511393" w:rsidRDefault="00511393" w:rsidP="00511393">
      <w:pPr>
        <w:pStyle w:val="ListParagraph"/>
        <w:numPr>
          <w:ilvl w:val="0"/>
          <w:numId w:val="5"/>
        </w:numPr>
        <w:jc w:val="both"/>
      </w:pPr>
      <w:r>
        <w:t xml:space="preserve">In terms of power, GLMM-based approaches have an advantage over </w:t>
      </w:r>
      <w:r w:rsidR="00D0507A">
        <w:t>Two-Step</w:t>
      </w:r>
      <w:r>
        <w:t xml:space="preserve"> approaches to detect differences in PSE, while both methods are roughly tied when detecting JND difference, with a potential slight edge for LMM-based </w:t>
      </w:r>
      <w:r w:rsidR="00D0507A">
        <w:t>Two-Step</w:t>
      </w:r>
      <w:r>
        <w:t xml:space="preserve"> approaches</w:t>
      </w:r>
    </w:p>
    <w:p w14:paraId="32D1DF47" w14:textId="6AEBCAA6" w:rsidR="00347FD1" w:rsidRPr="00347FD1" w:rsidRDefault="00347FD1" w:rsidP="00347FD1">
      <w:pPr>
        <w:ind w:left="360"/>
        <w:jc w:val="both"/>
        <w:rPr>
          <w:b/>
          <w:bCs/>
        </w:rPr>
      </w:pPr>
      <w:r w:rsidRPr="00347FD1">
        <w:rPr>
          <w:b/>
          <w:bCs/>
        </w:rPr>
        <w:t>Power analyses</w:t>
      </w:r>
    </w:p>
    <w:p w14:paraId="6A70A42C" w14:textId="7AF180CD" w:rsidR="00511393" w:rsidRDefault="00511393" w:rsidP="000B62EF">
      <w:pPr>
        <w:pStyle w:val="ListParagraph"/>
        <w:numPr>
          <w:ilvl w:val="0"/>
          <w:numId w:val="5"/>
        </w:numPr>
        <w:jc w:val="both"/>
      </w:pPr>
      <w:r>
        <w:t xml:space="preserve">We provide a GLMM-based sample implementation </w:t>
      </w:r>
      <w:hyperlink r:id="rId43" w:history="1">
        <w:r w:rsidRPr="00511393">
          <w:rPr>
            <w:rStyle w:val="Hyperlink"/>
          </w:rPr>
          <w:t>here (on GitHub)</w:t>
        </w:r>
      </w:hyperlink>
    </w:p>
    <w:p w14:paraId="0AB29776" w14:textId="4E142559" w:rsidR="00E836C6" w:rsidRDefault="00511393" w:rsidP="000B62EF">
      <w:pPr>
        <w:pStyle w:val="ListParagraph"/>
        <w:numPr>
          <w:ilvl w:val="0"/>
          <w:numId w:val="5"/>
        </w:numPr>
        <w:jc w:val="both"/>
      </w:pPr>
      <w:r>
        <w:t xml:space="preserve">When comparing </w:t>
      </w:r>
      <w:r w:rsidR="00753EAC">
        <w:t>different technical parameters to be considered when running these power analyses</w:t>
      </w:r>
      <w:r>
        <w:t xml:space="preserve">, we </w:t>
      </w:r>
      <w:r w:rsidR="0003168F">
        <w:t>find that an R implementation (using the glmer() function from the package lme4) using the BOBYQA implementation from the nloptwrap package with the nAGQ = 1 option is ideally suited</w:t>
      </w:r>
    </w:p>
    <w:p w14:paraId="01A0FA80" w14:textId="27276841" w:rsidR="0003168F" w:rsidRDefault="00511393" w:rsidP="000B62EF">
      <w:pPr>
        <w:pStyle w:val="ListParagraph"/>
        <w:numPr>
          <w:ilvl w:val="0"/>
          <w:numId w:val="5"/>
        </w:numPr>
        <w:jc w:val="both"/>
      </w:pPr>
      <w:r>
        <w:t>Using a Julia implementation currently provides no advantages over the above R implementation</w:t>
      </w:r>
    </w:p>
    <w:p w14:paraId="169E55B6" w14:textId="340D4463" w:rsidR="00983A7F" w:rsidRDefault="00983A7F" w:rsidP="00983A7F">
      <w:pPr>
        <w:pStyle w:val="Heading1"/>
      </w:pPr>
      <w:bookmarkStart w:id="35" w:name="_Toc57443022"/>
      <w:r>
        <w:t>Bibliography</w:t>
      </w:r>
      <w:bookmarkEnd w:id="35"/>
    </w:p>
    <w:p w14:paraId="3966C357" w14:textId="587E8D9A" w:rsidR="00343A55" w:rsidRPr="00343A55" w:rsidRDefault="00983A7F" w:rsidP="00343A5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43A55" w:rsidRPr="00343A55">
        <w:rPr>
          <w:rFonts w:ascii="Calibri" w:hAnsi="Calibri" w:cs="Calibri"/>
          <w:noProof/>
          <w:szCs w:val="24"/>
        </w:rPr>
        <w:t xml:space="preserve">A.Brown, V. (2020). An approachable introduction to linear mixed effects modeling with implementation in R. </w:t>
      </w:r>
      <w:r w:rsidR="00343A55" w:rsidRPr="00343A55">
        <w:rPr>
          <w:rFonts w:ascii="Calibri" w:hAnsi="Calibri" w:cs="Calibri"/>
          <w:i/>
          <w:iCs/>
          <w:noProof/>
          <w:szCs w:val="24"/>
        </w:rPr>
        <w:t>PsyArXiv</w:t>
      </w:r>
      <w:r w:rsidR="00343A55" w:rsidRPr="00343A55">
        <w:rPr>
          <w:rFonts w:ascii="Calibri" w:hAnsi="Calibri" w:cs="Calibri"/>
          <w:noProof/>
          <w:szCs w:val="24"/>
        </w:rPr>
        <w:t xml:space="preserve">, </w:t>
      </w:r>
      <w:r w:rsidR="00343A55" w:rsidRPr="00343A55">
        <w:rPr>
          <w:rFonts w:ascii="Calibri" w:hAnsi="Calibri" w:cs="Calibri"/>
          <w:i/>
          <w:iCs/>
          <w:noProof/>
          <w:szCs w:val="24"/>
        </w:rPr>
        <w:t>53</w:t>
      </w:r>
      <w:r w:rsidR="00343A55" w:rsidRPr="00343A55">
        <w:rPr>
          <w:rFonts w:ascii="Calibri" w:hAnsi="Calibri" w:cs="Calibri"/>
          <w:noProof/>
          <w:szCs w:val="24"/>
        </w:rPr>
        <w:t>(9), 1689–1699. https://doi.org/10.1017/CBO9781107415324.004</w:t>
      </w:r>
    </w:p>
    <w:p w14:paraId="3660AF2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Aarts, B., Anderson, C. J., Anderson, J. E., Kappes, H. B., Joanna, E., &amp; Barry, H. (2015). Estimating the reproducibility of psychological science. </w:t>
      </w:r>
      <w:r w:rsidRPr="00343A55">
        <w:rPr>
          <w:rFonts w:ascii="Calibri" w:hAnsi="Calibri" w:cs="Calibri"/>
          <w:i/>
          <w:iCs/>
          <w:noProof/>
          <w:szCs w:val="24"/>
        </w:rPr>
        <w:t>Science</w:t>
      </w:r>
      <w:r w:rsidRPr="00343A55">
        <w:rPr>
          <w:rFonts w:ascii="Calibri" w:hAnsi="Calibri" w:cs="Calibri"/>
          <w:noProof/>
          <w:szCs w:val="24"/>
        </w:rPr>
        <w:t xml:space="preserve">, </w:t>
      </w:r>
      <w:r w:rsidRPr="00343A55">
        <w:rPr>
          <w:rFonts w:ascii="Calibri" w:hAnsi="Calibri" w:cs="Calibri"/>
          <w:i/>
          <w:iCs/>
          <w:noProof/>
          <w:szCs w:val="24"/>
        </w:rPr>
        <w:t>349</w:t>
      </w:r>
      <w:r w:rsidRPr="00343A55">
        <w:rPr>
          <w:rFonts w:ascii="Calibri" w:hAnsi="Calibri" w:cs="Calibri"/>
          <w:noProof/>
          <w:szCs w:val="24"/>
        </w:rPr>
        <w:t>(6251), aac4716. https://doi.org/10.1126/science.aac4716</w:t>
      </w:r>
    </w:p>
    <w:p w14:paraId="362B6C9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arr, D. J., Levy, R., Scheepers, C., &amp; Tily, H. J. (2013). Random effects structure for confirmatory hypothesis testing: Keep it maximal.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68</w:t>
      </w:r>
      <w:r w:rsidRPr="00343A55">
        <w:rPr>
          <w:rFonts w:ascii="Calibri" w:hAnsi="Calibri" w:cs="Calibri"/>
          <w:noProof/>
          <w:szCs w:val="24"/>
        </w:rPr>
        <w:t>(3), 255–278. https://doi.org/10.1016/j.jml.2012.11.001</w:t>
      </w:r>
    </w:p>
    <w:p w14:paraId="3AF2A4E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artlett, M. S. (1937). Properties of sufficiency and statistical tests. </w:t>
      </w:r>
      <w:r w:rsidRPr="00343A55">
        <w:rPr>
          <w:rFonts w:ascii="Calibri" w:hAnsi="Calibri" w:cs="Calibri"/>
          <w:i/>
          <w:iCs/>
          <w:noProof/>
          <w:szCs w:val="24"/>
        </w:rPr>
        <w:t>Proceedings of the Royal Society of London. Series A - Mathematical and Physical Sciences</w:t>
      </w:r>
      <w:r w:rsidRPr="00343A55">
        <w:rPr>
          <w:rFonts w:ascii="Calibri" w:hAnsi="Calibri" w:cs="Calibri"/>
          <w:noProof/>
          <w:szCs w:val="24"/>
        </w:rPr>
        <w:t xml:space="preserve">, </w:t>
      </w:r>
      <w:r w:rsidRPr="00343A55">
        <w:rPr>
          <w:rFonts w:ascii="Calibri" w:hAnsi="Calibri" w:cs="Calibri"/>
          <w:i/>
          <w:iCs/>
          <w:noProof/>
          <w:szCs w:val="24"/>
        </w:rPr>
        <w:t>160</w:t>
      </w:r>
      <w:r w:rsidRPr="00343A55">
        <w:rPr>
          <w:rFonts w:ascii="Calibri" w:hAnsi="Calibri" w:cs="Calibri"/>
          <w:noProof/>
          <w:szCs w:val="24"/>
        </w:rPr>
        <w:t>(901), 268–282. https://doi.org/10.1098/rspa.1937.0109</w:t>
      </w:r>
    </w:p>
    <w:p w14:paraId="09ACA13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Bates, D., Mächler, M., Bolker, B. M., &amp; Walker, S. C. (2015). </w:t>
      </w:r>
      <w:r w:rsidRPr="00343A55">
        <w:rPr>
          <w:rFonts w:ascii="Calibri" w:hAnsi="Calibri" w:cs="Calibri"/>
          <w:noProof/>
          <w:szCs w:val="24"/>
        </w:rPr>
        <w:t xml:space="preserve">Fitting linear mixed-effects models using lme4.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67</w:t>
      </w:r>
      <w:r w:rsidRPr="00343A55">
        <w:rPr>
          <w:rFonts w:ascii="Calibri" w:hAnsi="Calibri" w:cs="Calibri"/>
          <w:noProof/>
          <w:szCs w:val="24"/>
        </w:rPr>
        <w:t>(1). https://doi.org/10.18637/jss.v067.i01</w:t>
      </w:r>
    </w:p>
    <w:p w14:paraId="3EB15B0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olker, B. M., Brooks, M. E., Clark, C. J., Geange, S. W., Poulsen, J. R., Stevens, M. H. H., &amp; White, J. S. S. (2009). Generalized linear mixed models: a practical guide for ecology and evolution. </w:t>
      </w:r>
      <w:r w:rsidRPr="00343A55">
        <w:rPr>
          <w:rFonts w:ascii="Calibri" w:hAnsi="Calibri" w:cs="Calibri"/>
          <w:i/>
          <w:iCs/>
          <w:noProof/>
          <w:szCs w:val="24"/>
        </w:rPr>
        <w:t>Trends in Ecology and Evolution</w:t>
      </w:r>
      <w:r w:rsidRPr="00343A55">
        <w:rPr>
          <w:rFonts w:ascii="Calibri" w:hAnsi="Calibri" w:cs="Calibri"/>
          <w:noProof/>
          <w:szCs w:val="24"/>
        </w:rPr>
        <w:t xml:space="preserve">, </w:t>
      </w:r>
      <w:r w:rsidRPr="00343A55">
        <w:rPr>
          <w:rFonts w:ascii="Calibri" w:hAnsi="Calibri" w:cs="Calibri"/>
          <w:i/>
          <w:iCs/>
          <w:noProof/>
          <w:szCs w:val="24"/>
        </w:rPr>
        <w:t>24</w:t>
      </w:r>
      <w:r w:rsidRPr="00343A55">
        <w:rPr>
          <w:rFonts w:ascii="Calibri" w:hAnsi="Calibri" w:cs="Calibri"/>
          <w:noProof/>
          <w:szCs w:val="24"/>
        </w:rPr>
        <w:t>(3), 127–135. https://doi.org/10.1016/j.tree.2008.10.008</w:t>
      </w:r>
    </w:p>
    <w:p w14:paraId="34FED1A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rown, M. B., &amp; Forsythe, A. B. (1974). Robust tests for the equality of variances.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364–367. https://doi.org/10.1080/01621459.1974.10482955</w:t>
      </w:r>
    </w:p>
    <w:p w14:paraId="2EBE860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ürkner, P. C. (2018). Advanced Bayesian multilevel modeling with the R package brms. </w:t>
      </w:r>
      <w:r w:rsidRPr="00343A55">
        <w:rPr>
          <w:rFonts w:ascii="Calibri" w:hAnsi="Calibri" w:cs="Calibri"/>
          <w:i/>
          <w:iCs/>
          <w:noProof/>
          <w:szCs w:val="24"/>
        </w:rPr>
        <w:t>R Journal</w:t>
      </w:r>
      <w:r w:rsidRPr="00343A55">
        <w:rPr>
          <w:rFonts w:ascii="Calibri" w:hAnsi="Calibri" w:cs="Calibri"/>
          <w:noProof/>
          <w:szCs w:val="24"/>
        </w:rPr>
        <w:t xml:space="preserve">, </w:t>
      </w:r>
      <w:r w:rsidRPr="00343A55">
        <w:rPr>
          <w:rFonts w:ascii="Calibri" w:hAnsi="Calibri" w:cs="Calibri"/>
          <w:i/>
          <w:iCs/>
          <w:noProof/>
          <w:szCs w:val="24"/>
        </w:rPr>
        <w:t>10</w:t>
      </w:r>
      <w:r w:rsidRPr="00343A55">
        <w:rPr>
          <w:rFonts w:ascii="Calibri" w:hAnsi="Calibri" w:cs="Calibri"/>
          <w:noProof/>
          <w:szCs w:val="24"/>
        </w:rPr>
        <w:t>(1), 395–411. https://doi.org/10.32614/rj-2018-017</w:t>
      </w:r>
    </w:p>
    <w:p w14:paraId="5E29A75E"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es-ES"/>
        </w:rPr>
      </w:pPr>
      <w:r w:rsidRPr="00343A55">
        <w:rPr>
          <w:rFonts w:ascii="Calibri" w:hAnsi="Calibri" w:cs="Calibri"/>
          <w:noProof/>
          <w:szCs w:val="24"/>
        </w:rPr>
        <w:t xml:space="preserve">Chambers, C. D., Dienes, Z., McIntosh, R. D., Rotshtein, P., &amp; Willmes, K. (2015). Registered Reports: Realigning incentives in scientific publishing. </w:t>
      </w:r>
      <w:r w:rsidRPr="00245CE7">
        <w:rPr>
          <w:rFonts w:ascii="Calibri" w:hAnsi="Calibri" w:cs="Calibri"/>
          <w:i/>
          <w:iCs/>
          <w:noProof/>
          <w:szCs w:val="24"/>
          <w:lang w:val="es-ES"/>
        </w:rPr>
        <w:t>Cortex</w:t>
      </w:r>
      <w:r w:rsidRPr="00245CE7">
        <w:rPr>
          <w:rFonts w:ascii="Calibri" w:hAnsi="Calibri" w:cs="Calibri"/>
          <w:noProof/>
          <w:szCs w:val="24"/>
          <w:lang w:val="es-ES"/>
        </w:rPr>
        <w:t xml:space="preserve">, </w:t>
      </w:r>
      <w:r w:rsidRPr="00245CE7">
        <w:rPr>
          <w:rFonts w:ascii="Calibri" w:hAnsi="Calibri" w:cs="Calibri"/>
          <w:i/>
          <w:iCs/>
          <w:noProof/>
          <w:szCs w:val="24"/>
          <w:lang w:val="es-ES"/>
        </w:rPr>
        <w:t>66</w:t>
      </w:r>
      <w:r w:rsidRPr="00245CE7">
        <w:rPr>
          <w:rFonts w:ascii="Calibri" w:hAnsi="Calibri" w:cs="Calibri"/>
          <w:noProof/>
          <w:szCs w:val="24"/>
          <w:lang w:val="es-ES"/>
        </w:rPr>
        <w:t>, 1–2. https://doi.org/10.1016/j.cortex.2015.03.022</w:t>
      </w:r>
    </w:p>
    <w:p w14:paraId="7F06AAA5"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de-DE"/>
        </w:rPr>
      </w:pPr>
      <w:r w:rsidRPr="00245CE7">
        <w:rPr>
          <w:rFonts w:ascii="Calibri" w:hAnsi="Calibri" w:cs="Calibri"/>
          <w:noProof/>
          <w:szCs w:val="24"/>
          <w:lang w:val="es-ES"/>
        </w:rPr>
        <w:t xml:space="preserve">Debruine, L. M., &amp; Barr, D. J. (2019). </w:t>
      </w:r>
      <w:r w:rsidRPr="00343A55">
        <w:rPr>
          <w:rFonts w:ascii="Calibri" w:hAnsi="Calibri" w:cs="Calibri"/>
          <w:noProof/>
          <w:szCs w:val="24"/>
        </w:rPr>
        <w:t xml:space="preserve">Understanding mixed effects models through data simulation. </w:t>
      </w:r>
      <w:r w:rsidRPr="00245CE7">
        <w:rPr>
          <w:rFonts w:ascii="Calibri" w:hAnsi="Calibri" w:cs="Calibri"/>
          <w:i/>
          <w:iCs/>
          <w:noProof/>
          <w:szCs w:val="24"/>
          <w:lang w:val="de-DE"/>
        </w:rPr>
        <w:lastRenderedPageBreak/>
        <w:t>PsyArXiv</w:t>
      </w:r>
      <w:r w:rsidRPr="00245CE7">
        <w:rPr>
          <w:rFonts w:ascii="Calibri" w:hAnsi="Calibri" w:cs="Calibri"/>
          <w:noProof/>
          <w:szCs w:val="24"/>
          <w:lang w:val="de-DE"/>
        </w:rPr>
        <w:t>.</w:t>
      </w:r>
    </w:p>
    <w:p w14:paraId="3DCD728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Devezer, B., Nardin, L. G., Baumgaertner, B., &amp; Buzbas, E. O. (2019). </w:t>
      </w:r>
      <w:r w:rsidRPr="00343A55">
        <w:rPr>
          <w:rFonts w:ascii="Calibri" w:hAnsi="Calibri" w:cs="Calibri"/>
          <w:noProof/>
          <w:szCs w:val="24"/>
        </w:rPr>
        <w:t xml:space="preserve">Scientific discovery in a model-centric framework: Reproducibility, innovation, and epistemic diversity. </w:t>
      </w:r>
      <w:r w:rsidRPr="00343A55">
        <w:rPr>
          <w:rFonts w:ascii="Calibri" w:hAnsi="Calibri" w:cs="Calibri"/>
          <w:i/>
          <w:iCs/>
          <w:noProof/>
          <w:szCs w:val="24"/>
        </w:rPr>
        <w:t>PLoS ONE</w:t>
      </w:r>
      <w:r w:rsidRPr="00343A55">
        <w:rPr>
          <w:rFonts w:ascii="Calibri" w:hAnsi="Calibri" w:cs="Calibri"/>
          <w:noProof/>
          <w:szCs w:val="24"/>
        </w:rPr>
        <w:t xml:space="preserve">, </w:t>
      </w:r>
      <w:r w:rsidRPr="00343A55">
        <w:rPr>
          <w:rFonts w:ascii="Calibri" w:hAnsi="Calibri" w:cs="Calibri"/>
          <w:i/>
          <w:iCs/>
          <w:noProof/>
          <w:szCs w:val="24"/>
        </w:rPr>
        <w:t>14</w:t>
      </w:r>
      <w:r w:rsidRPr="00343A55">
        <w:rPr>
          <w:rFonts w:ascii="Calibri" w:hAnsi="Calibri" w:cs="Calibri"/>
          <w:noProof/>
          <w:szCs w:val="24"/>
        </w:rPr>
        <w:t>(5), 1–23. https://doi.org/10.1371/journal.pone.0216125</w:t>
      </w:r>
    </w:p>
    <w:p w14:paraId="0DB079B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Dunn, P. K., &amp; Smyth, G. K. (1996). Randomized Quantile Residuals. </w:t>
      </w:r>
      <w:r w:rsidRPr="00343A55">
        <w:rPr>
          <w:rFonts w:ascii="Calibri" w:hAnsi="Calibri" w:cs="Calibri"/>
          <w:i/>
          <w:iCs/>
          <w:noProof/>
          <w:szCs w:val="24"/>
        </w:rPr>
        <w:t>Journal of Computational and Graphical Statistics</w:t>
      </w:r>
      <w:r w:rsidRPr="00343A55">
        <w:rPr>
          <w:rFonts w:ascii="Calibri" w:hAnsi="Calibri" w:cs="Calibri"/>
          <w:noProof/>
          <w:szCs w:val="24"/>
        </w:rPr>
        <w:t xml:space="preserve">, </w:t>
      </w:r>
      <w:r w:rsidRPr="00343A55">
        <w:rPr>
          <w:rFonts w:ascii="Calibri" w:hAnsi="Calibri" w:cs="Calibri"/>
          <w:i/>
          <w:iCs/>
          <w:noProof/>
          <w:szCs w:val="24"/>
        </w:rPr>
        <w:t>5</w:t>
      </w:r>
      <w:r w:rsidRPr="00343A55">
        <w:rPr>
          <w:rFonts w:ascii="Calibri" w:hAnsi="Calibri" w:cs="Calibri"/>
          <w:noProof/>
          <w:szCs w:val="24"/>
        </w:rPr>
        <w:t>(3), 236–244. https://doi.org/10.1080/10618600.1996.10474708</w:t>
      </w:r>
    </w:p>
    <w:p w14:paraId="463B44CA"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aylor, D. W., &amp; Hopper, F. N. (1969). Estimating the Degrees of Freedom for Linear Combinations of Mean Squares by Satterthwaite’s Formula. </w:t>
      </w:r>
      <w:r w:rsidRPr="00343A55">
        <w:rPr>
          <w:rFonts w:ascii="Calibri" w:hAnsi="Calibri" w:cs="Calibri"/>
          <w:i/>
          <w:iCs/>
          <w:noProof/>
          <w:szCs w:val="24"/>
        </w:rPr>
        <w:t>Technometrics</w:t>
      </w:r>
      <w:r w:rsidRPr="00343A55">
        <w:rPr>
          <w:rFonts w:ascii="Calibri" w:hAnsi="Calibri" w:cs="Calibri"/>
          <w:noProof/>
          <w:szCs w:val="24"/>
        </w:rPr>
        <w:t xml:space="preserve">, </w:t>
      </w:r>
      <w:r w:rsidRPr="00343A55">
        <w:rPr>
          <w:rFonts w:ascii="Calibri" w:hAnsi="Calibri" w:cs="Calibri"/>
          <w:i/>
          <w:iCs/>
          <w:noProof/>
          <w:szCs w:val="24"/>
        </w:rPr>
        <w:t>11</w:t>
      </w:r>
      <w:r w:rsidRPr="00343A55">
        <w:rPr>
          <w:rFonts w:ascii="Calibri" w:hAnsi="Calibri" w:cs="Calibri"/>
          <w:noProof/>
          <w:szCs w:val="24"/>
        </w:rPr>
        <w:t>(4), 691–706. https://doi.org/10.1080/00401706.1969.10490732</w:t>
      </w:r>
    </w:p>
    <w:p w14:paraId="6ACAE04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elman, A., &amp; Hill, J. (2008). </w:t>
      </w:r>
      <w:r w:rsidRPr="00343A55">
        <w:rPr>
          <w:rFonts w:ascii="Calibri" w:hAnsi="Calibri" w:cs="Calibri"/>
          <w:i/>
          <w:iCs/>
          <w:noProof/>
          <w:szCs w:val="24"/>
        </w:rPr>
        <w:t>Data Analysis Using Regression and Multilevel/Hierarchical Models</w:t>
      </w:r>
      <w:r w:rsidRPr="00343A55">
        <w:rPr>
          <w:rFonts w:ascii="Calibri" w:hAnsi="Calibri" w:cs="Calibri"/>
          <w:noProof/>
          <w:szCs w:val="24"/>
        </w:rPr>
        <w:t>. Retrieved from https://books.google.com/books?hl=es&amp;lr=&amp;id=c9xLKzZWoZ4C&amp;oi=fnd&amp;pg=PR17&amp;dq=Gelman,+A.+%26+Hill,+J.+Data+analysis+using+regression+and+multilevel/hierarchical+models+Cambridge+University+Press,+2006&amp;ots=bbV8PWRtqd&amp;sig=HL626z0jgrfA8fum8xIPBYlcVWA</w:t>
      </w:r>
    </w:p>
    <w:p w14:paraId="040A2CE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uest, O., &amp; Martin, A. E. (2020). </w:t>
      </w:r>
      <w:r w:rsidRPr="00343A55">
        <w:rPr>
          <w:rFonts w:ascii="Calibri" w:hAnsi="Calibri" w:cs="Calibri"/>
          <w:i/>
          <w:iCs/>
          <w:noProof/>
          <w:szCs w:val="24"/>
        </w:rPr>
        <w:t>How computational modeling can force theory building in psychological science</w:t>
      </w:r>
      <w:r w:rsidRPr="00343A55">
        <w:rPr>
          <w:rFonts w:ascii="Calibri" w:hAnsi="Calibri" w:cs="Calibri"/>
          <w:noProof/>
          <w:szCs w:val="24"/>
        </w:rPr>
        <w:t>. 1–13.</w:t>
      </w:r>
    </w:p>
    <w:p w14:paraId="1568729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Hartig, F. (2020). DHARMa: Residual Diagnostics for Hierarchical Regression Models. Retrieved July 23, 2020, from The Comprehensive R Archive Network website: https://cran.r-project.org/web/packages/DHARMa/vignettes/DHARMa.html#calculating-scaled-residuals</w:t>
      </w:r>
    </w:p>
    <w:p w14:paraId="630166F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Hodges, J. S. (2016). Richly parameterized linear models: Additive, time series, and spatial models using random effects. In </w:t>
      </w:r>
      <w:r w:rsidRPr="00343A55">
        <w:rPr>
          <w:rFonts w:ascii="Calibri" w:hAnsi="Calibri" w:cs="Calibri"/>
          <w:i/>
          <w:iCs/>
          <w:noProof/>
          <w:szCs w:val="24"/>
        </w:rPr>
        <w:t>Richly Parameterized Linear Models: Additive, Time Series, and Spatial Models Using Random Effects</w:t>
      </w:r>
      <w:r w:rsidRPr="00343A55">
        <w:rPr>
          <w:rFonts w:ascii="Calibri" w:hAnsi="Calibri" w:cs="Calibri"/>
          <w:noProof/>
          <w:szCs w:val="24"/>
        </w:rPr>
        <w:t>.</w:t>
      </w:r>
    </w:p>
    <w:p w14:paraId="47D9117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Hunter, J. E. (2001). The Desperate Need for Replications. </w:t>
      </w:r>
      <w:r w:rsidRPr="00343A55">
        <w:rPr>
          <w:rFonts w:ascii="Calibri" w:hAnsi="Calibri" w:cs="Calibri"/>
          <w:i/>
          <w:iCs/>
          <w:noProof/>
          <w:szCs w:val="24"/>
        </w:rPr>
        <w:t>Journal of Consumer Research</w:t>
      </w:r>
      <w:r w:rsidRPr="00343A55">
        <w:rPr>
          <w:rFonts w:ascii="Calibri" w:hAnsi="Calibri" w:cs="Calibri"/>
          <w:noProof/>
          <w:szCs w:val="24"/>
        </w:rPr>
        <w:t xml:space="preserve">, </w:t>
      </w:r>
      <w:r w:rsidRPr="00343A55">
        <w:rPr>
          <w:rFonts w:ascii="Calibri" w:hAnsi="Calibri" w:cs="Calibri"/>
          <w:i/>
          <w:iCs/>
          <w:noProof/>
          <w:szCs w:val="24"/>
        </w:rPr>
        <w:t>28</w:t>
      </w:r>
      <w:r w:rsidRPr="00343A55">
        <w:rPr>
          <w:rFonts w:ascii="Calibri" w:hAnsi="Calibri" w:cs="Calibri"/>
          <w:noProof/>
          <w:szCs w:val="24"/>
        </w:rPr>
        <w:t>(1), 149–158. https://doi.org/10.1086/321953</w:t>
      </w:r>
    </w:p>
    <w:p w14:paraId="6D7ED67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noblauch, K., &amp; Maloney, L. T. (2012). </w:t>
      </w:r>
      <w:r w:rsidRPr="00343A55">
        <w:rPr>
          <w:rFonts w:ascii="Calibri" w:hAnsi="Calibri" w:cs="Calibri"/>
          <w:i/>
          <w:iCs/>
          <w:noProof/>
          <w:szCs w:val="24"/>
        </w:rPr>
        <w:t>Modelling psychophysical data in R</w:t>
      </w:r>
      <w:r w:rsidRPr="00343A55">
        <w:rPr>
          <w:rFonts w:ascii="Calibri" w:hAnsi="Calibri" w:cs="Calibri"/>
          <w:noProof/>
          <w:szCs w:val="24"/>
        </w:rPr>
        <w:t>. New York: Springer.</w:t>
      </w:r>
    </w:p>
    <w:p w14:paraId="35F793B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Kumle, L., Võ, M. L., &amp; Draschkow, D. (2020). </w:t>
      </w:r>
      <w:r w:rsidRPr="00343A55">
        <w:rPr>
          <w:rFonts w:ascii="Calibri" w:hAnsi="Calibri" w:cs="Calibri"/>
          <w:noProof/>
          <w:szCs w:val="24"/>
        </w:rPr>
        <w:t xml:space="preserve">Estimating power in (generalized) linear mixed models: an open introduction and tutorial in R . </w:t>
      </w:r>
      <w:r w:rsidRPr="00343A55">
        <w:rPr>
          <w:rFonts w:ascii="Calibri" w:hAnsi="Calibri" w:cs="Calibri"/>
          <w:i/>
          <w:iCs/>
          <w:noProof/>
          <w:szCs w:val="24"/>
        </w:rPr>
        <w:t>PsyArXiv</w:t>
      </w:r>
      <w:r w:rsidRPr="00343A55">
        <w:rPr>
          <w:rFonts w:ascii="Calibri" w:hAnsi="Calibri" w:cs="Calibri"/>
          <w:noProof/>
          <w:szCs w:val="24"/>
        </w:rPr>
        <w:t>, 1–29. Retrieved from https://psyarxiv.com/vxfbh/</w:t>
      </w:r>
    </w:p>
    <w:p w14:paraId="75E9A0C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uznetsova, A., Brockhoff, P. B., &amp; Christensen, R. H. B. (2017). lmerTest Package: Tests in Linear Mixed Effects Models .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82</w:t>
      </w:r>
      <w:r w:rsidRPr="00343A55">
        <w:rPr>
          <w:rFonts w:ascii="Calibri" w:hAnsi="Calibri" w:cs="Calibri"/>
          <w:noProof/>
          <w:szCs w:val="24"/>
        </w:rPr>
        <w:t>(13). https://doi.org/10.18637/jss.v082.i13</w:t>
      </w:r>
    </w:p>
    <w:p w14:paraId="1EC9C3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evene, H. (1960). Robust tests for equality of variances. </w:t>
      </w:r>
      <w:r w:rsidRPr="00343A55">
        <w:rPr>
          <w:rFonts w:ascii="Calibri" w:hAnsi="Calibri" w:cs="Calibri"/>
          <w:i/>
          <w:iCs/>
          <w:noProof/>
          <w:szCs w:val="24"/>
        </w:rPr>
        <w:t>Contributions to Probability and Statistics: Essays in …</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278–292. Retrieved from https://ci.nii.ac.jp/naid/10007628681</w:t>
      </w:r>
    </w:p>
    <w:p w14:paraId="3D6FB445"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inares, D., &amp; López-Moliner, J. (2016). quickpsy: An R Package to Fit Psychometric Functions for Multiple Groups. </w:t>
      </w:r>
      <w:r w:rsidRPr="00343A55">
        <w:rPr>
          <w:rFonts w:ascii="Calibri" w:hAnsi="Calibri" w:cs="Calibri"/>
          <w:i/>
          <w:iCs/>
          <w:noProof/>
          <w:szCs w:val="24"/>
        </w:rPr>
        <w:t>The R Journal</w:t>
      </w:r>
      <w:r w:rsidRPr="00343A55">
        <w:rPr>
          <w:rFonts w:ascii="Calibri" w:hAnsi="Calibri" w:cs="Calibri"/>
          <w:noProof/>
          <w:szCs w:val="24"/>
        </w:rPr>
        <w:t xml:space="preserve">, </w:t>
      </w:r>
      <w:r w:rsidRPr="00343A55">
        <w:rPr>
          <w:rFonts w:ascii="Calibri" w:hAnsi="Calibri" w:cs="Calibri"/>
          <w:i/>
          <w:iCs/>
          <w:noProof/>
          <w:szCs w:val="24"/>
        </w:rPr>
        <w:t>8</w:t>
      </w:r>
      <w:r w:rsidRPr="00343A55">
        <w:rPr>
          <w:rFonts w:ascii="Calibri" w:hAnsi="Calibri" w:cs="Calibri"/>
          <w:noProof/>
          <w:szCs w:val="24"/>
        </w:rPr>
        <w:t>(1), 122–131. Retrieved from https://journal.r-project.org/archive/2016-1/linares-na.pdf</w:t>
      </w:r>
    </w:p>
    <w:p w14:paraId="0163973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uke, S. G. (2017). Evaluating significance in linear mixed-effects models in R. </w:t>
      </w:r>
      <w:r w:rsidRPr="00343A55">
        <w:rPr>
          <w:rFonts w:ascii="Calibri" w:hAnsi="Calibri" w:cs="Calibri"/>
          <w:i/>
          <w:iCs/>
          <w:noProof/>
          <w:szCs w:val="24"/>
        </w:rPr>
        <w:t>Behavior Research Methods</w:t>
      </w:r>
      <w:r w:rsidRPr="00343A55">
        <w:rPr>
          <w:rFonts w:ascii="Calibri" w:hAnsi="Calibri" w:cs="Calibri"/>
          <w:noProof/>
          <w:szCs w:val="24"/>
        </w:rPr>
        <w:t xml:space="preserve">, </w:t>
      </w:r>
      <w:r w:rsidRPr="00343A55">
        <w:rPr>
          <w:rFonts w:ascii="Calibri" w:hAnsi="Calibri" w:cs="Calibri"/>
          <w:i/>
          <w:iCs/>
          <w:noProof/>
          <w:szCs w:val="24"/>
        </w:rPr>
        <w:t>49</w:t>
      </w:r>
      <w:r w:rsidRPr="00343A55">
        <w:rPr>
          <w:rFonts w:ascii="Calibri" w:hAnsi="Calibri" w:cs="Calibri"/>
          <w:noProof/>
          <w:szCs w:val="24"/>
        </w:rPr>
        <w:t>(4), 1494–1502. https://doi.org/10.3758/s13428-016-0809-y</w:t>
      </w:r>
    </w:p>
    <w:p w14:paraId="64AD75F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assey, F. J. (1951). The Kolmogorov-Smirnov Test for Goodness of Fit.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46</w:t>
      </w:r>
      <w:r w:rsidRPr="00343A55">
        <w:rPr>
          <w:rFonts w:ascii="Calibri" w:hAnsi="Calibri" w:cs="Calibri"/>
          <w:noProof/>
          <w:szCs w:val="24"/>
        </w:rPr>
        <w:t>(253), 68–78.</w:t>
      </w:r>
    </w:p>
    <w:p w14:paraId="6D9291A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lastRenderedPageBreak/>
        <w:t xml:space="preserve">Matuschek, H., Kliegl, R., Vasishth, S., Baayen, H., &amp; Bates, D. (2017). Balancing Type I error and power in linear mixed models.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94</w:t>
      </w:r>
      <w:r w:rsidRPr="00343A55">
        <w:rPr>
          <w:rFonts w:ascii="Calibri" w:hAnsi="Calibri" w:cs="Calibri"/>
          <w:noProof/>
          <w:szCs w:val="24"/>
        </w:rPr>
        <w:t>, 305–315. https://doi.org/10.1016/j.jml.2017.01.001</w:t>
      </w:r>
    </w:p>
    <w:p w14:paraId="2AEA25E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oscatelli, A., Mezzetti, M., &amp; Lacquaniti, F. (2012). Modeling psychophysical data at the population-level: The generalized linear mixed model. </w:t>
      </w:r>
      <w:r w:rsidRPr="00343A55">
        <w:rPr>
          <w:rFonts w:ascii="Calibri" w:hAnsi="Calibri" w:cs="Calibri"/>
          <w:i/>
          <w:iCs/>
          <w:noProof/>
          <w:szCs w:val="24"/>
        </w:rPr>
        <w:t>Journal of Vision</w:t>
      </w:r>
      <w:r w:rsidRPr="00343A55">
        <w:rPr>
          <w:rFonts w:ascii="Calibri" w:hAnsi="Calibri" w:cs="Calibri"/>
          <w:noProof/>
          <w:szCs w:val="24"/>
        </w:rPr>
        <w:t xml:space="preserve">, </w:t>
      </w:r>
      <w:r w:rsidRPr="00343A55">
        <w:rPr>
          <w:rFonts w:ascii="Calibri" w:hAnsi="Calibri" w:cs="Calibri"/>
          <w:i/>
          <w:iCs/>
          <w:noProof/>
          <w:szCs w:val="24"/>
        </w:rPr>
        <w:t>12</w:t>
      </w:r>
      <w:r w:rsidRPr="00343A55">
        <w:rPr>
          <w:rFonts w:ascii="Calibri" w:hAnsi="Calibri" w:cs="Calibri"/>
          <w:noProof/>
          <w:szCs w:val="24"/>
        </w:rPr>
        <w:t>(11), 1–17. https://doi.org/10.1167/12.11.26</w:t>
      </w:r>
    </w:p>
    <w:p w14:paraId="73BC18C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elder, J. A., &amp; Mead, R. (1965). A Simplex Method for Function Minimization. </w:t>
      </w:r>
      <w:r w:rsidRPr="00343A55">
        <w:rPr>
          <w:rFonts w:ascii="Calibri" w:hAnsi="Calibri" w:cs="Calibri"/>
          <w:i/>
          <w:iCs/>
          <w:noProof/>
          <w:szCs w:val="24"/>
        </w:rPr>
        <w:t>The Computer Journal</w:t>
      </w:r>
      <w:r w:rsidRPr="00343A55">
        <w:rPr>
          <w:rFonts w:ascii="Calibri" w:hAnsi="Calibri" w:cs="Calibri"/>
          <w:noProof/>
          <w:szCs w:val="24"/>
        </w:rPr>
        <w:t xml:space="preserve">, </w:t>
      </w:r>
      <w:r w:rsidRPr="00343A55">
        <w:rPr>
          <w:rFonts w:ascii="Calibri" w:hAnsi="Calibri" w:cs="Calibri"/>
          <w:i/>
          <w:iCs/>
          <w:noProof/>
          <w:szCs w:val="24"/>
        </w:rPr>
        <w:t>7</w:t>
      </w:r>
      <w:r w:rsidRPr="00343A55">
        <w:rPr>
          <w:rFonts w:ascii="Calibri" w:hAnsi="Calibri" w:cs="Calibri"/>
          <w:noProof/>
          <w:szCs w:val="24"/>
        </w:rPr>
        <w:t>(4), 308–313. https://doi.org/10.1093/comjnl/7.4.308</w:t>
      </w:r>
    </w:p>
    <w:p w14:paraId="120E932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Ebersole, C. R., DeHaven, A. C., &amp; Mellor, D. T. (2018). The preregistration revolution. </w:t>
      </w:r>
      <w:r w:rsidRPr="00343A55">
        <w:rPr>
          <w:rFonts w:ascii="Calibri" w:hAnsi="Calibri" w:cs="Calibri"/>
          <w:i/>
          <w:iCs/>
          <w:noProof/>
          <w:szCs w:val="24"/>
        </w:rPr>
        <w:t>Proceedings of the National Academy of Sciences of the United States of America</w:t>
      </w:r>
      <w:r w:rsidRPr="00343A55">
        <w:rPr>
          <w:rFonts w:ascii="Calibri" w:hAnsi="Calibri" w:cs="Calibri"/>
          <w:noProof/>
          <w:szCs w:val="24"/>
        </w:rPr>
        <w:t xml:space="preserve">, </w:t>
      </w:r>
      <w:r w:rsidRPr="00343A55">
        <w:rPr>
          <w:rFonts w:ascii="Calibri" w:hAnsi="Calibri" w:cs="Calibri"/>
          <w:i/>
          <w:iCs/>
          <w:noProof/>
          <w:szCs w:val="24"/>
        </w:rPr>
        <w:t>115</w:t>
      </w:r>
      <w:r w:rsidRPr="00343A55">
        <w:rPr>
          <w:rFonts w:ascii="Calibri" w:hAnsi="Calibri" w:cs="Calibri"/>
          <w:noProof/>
          <w:szCs w:val="24"/>
        </w:rPr>
        <w:t>(11), 2600–2606. https://doi.org/10.1073/pnas.1708274114</w:t>
      </w:r>
    </w:p>
    <w:p w14:paraId="543046D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amp; Lakens, D. (2014). Registered reports: A method to increase the credibility of published results. </w:t>
      </w:r>
      <w:r w:rsidRPr="00343A55">
        <w:rPr>
          <w:rFonts w:ascii="Calibri" w:hAnsi="Calibri" w:cs="Calibri"/>
          <w:i/>
          <w:iCs/>
          <w:noProof/>
          <w:szCs w:val="24"/>
        </w:rPr>
        <w:t>Social Psychology</w:t>
      </w:r>
      <w:r w:rsidRPr="00343A55">
        <w:rPr>
          <w:rFonts w:ascii="Calibri" w:hAnsi="Calibri" w:cs="Calibri"/>
          <w:noProof/>
          <w:szCs w:val="24"/>
        </w:rPr>
        <w:t xml:space="preserve">, </w:t>
      </w:r>
      <w:r w:rsidRPr="00343A55">
        <w:rPr>
          <w:rFonts w:ascii="Calibri" w:hAnsi="Calibri" w:cs="Calibri"/>
          <w:i/>
          <w:iCs/>
          <w:noProof/>
          <w:szCs w:val="24"/>
        </w:rPr>
        <w:t>45</w:t>
      </w:r>
      <w:r w:rsidRPr="00343A55">
        <w:rPr>
          <w:rFonts w:ascii="Calibri" w:hAnsi="Calibri" w:cs="Calibri"/>
          <w:noProof/>
          <w:szCs w:val="24"/>
        </w:rPr>
        <w:t>(3), 137–141. https://doi.org/10.1027/1864-9335/a000192</w:t>
      </w:r>
    </w:p>
    <w:p w14:paraId="5B1B644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Oberauer, K., &amp; Lewandowsky, S. (2019). Addressing the theory crisis in psychology. </w:t>
      </w:r>
      <w:r w:rsidRPr="00343A55">
        <w:rPr>
          <w:rFonts w:ascii="Calibri" w:hAnsi="Calibri" w:cs="Calibri"/>
          <w:i/>
          <w:iCs/>
          <w:noProof/>
          <w:szCs w:val="24"/>
        </w:rPr>
        <w:t>Psychonomic Bulletin and Review</w:t>
      </w:r>
      <w:r w:rsidRPr="00343A55">
        <w:rPr>
          <w:rFonts w:ascii="Calibri" w:hAnsi="Calibri" w:cs="Calibri"/>
          <w:noProof/>
          <w:szCs w:val="24"/>
        </w:rPr>
        <w:t xml:space="preserve">, </w:t>
      </w:r>
      <w:r w:rsidRPr="00343A55">
        <w:rPr>
          <w:rFonts w:ascii="Calibri" w:hAnsi="Calibri" w:cs="Calibri"/>
          <w:i/>
          <w:iCs/>
          <w:noProof/>
          <w:szCs w:val="24"/>
        </w:rPr>
        <w:t>26</w:t>
      </w:r>
      <w:r w:rsidRPr="00343A55">
        <w:rPr>
          <w:rFonts w:ascii="Calibri" w:hAnsi="Calibri" w:cs="Calibri"/>
          <w:noProof/>
          <w:szCs w:val="24"/>
        </w:rPr>
        <w:t>(5), 1596–1618. https://doi.org/10.3758/s13423-019-01645-2</w:t>
      </w:r>
    </w:p>
    <w:p w14:paraId="44E1CE8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owell, M. (2009). The BOBYQA algorithm for bound constrained optimization without derivatives. </w:t>
      </w:r>
      <w:r w:rsidRPr="00343A55">
        <w:rPr>
          <w:rFonts w:ascii="Calibri" w:hAnsi="Calibri" w:cs="Calibri"/>
          <w:i/>
          <w:iCs/>
          <w:noProof/>
          <w:szCs w:val="24"/>
        </w:rPr>
        <w:t>NA Report NA2009/06</w:t>
      </w:r>
      <w:r w:rsidRPr="00343A55">
        <w:rPr>
          <w:rFonts w:ascii="Calibri" w:hAnsi="Calibri" w:cs="Calibri"/>
          <w:noProof/>
          <w:szCs w:val="24"/>
        </w:rPr>
        <w:t>, 39. https://doi.org/10.1.1.443.7693</w:t>
      </w:r>
    </w:p>
    <w:p w14:paraId="25BD04B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rins, N., &amp; Kingdom, F. (2016). </w:t>
      </w:r>
      <w:r w:rsidRPr="00343A55">
        <w:rPr>
          <w:rFonts w:ascii="Calibri" w:hAnsi="Calibri" w:cs="Calibri"/>
          <w:i/>
          <w:iCs/>
          <w:noProof/>
          <w:szCs w:val="24"/>
        </w:rPr>
        <w:t>Psychophysics: A Practical Introduction</w:t>
      </w:r>
      <w:r w:rsidRPr="00343A55">
        <w:rPr>
          <w:rFonts w:ascii="Calibri" w:hAnsi="Calibri" w:cs="Calibri"/>
          <w:noProof/>
          <w:szCs w:val="24"/>
        </w:rPr>
        <w:t>. https://doi.org/10.1017/CBO9781107415324.004</w:t>
      </w:r>
    </w:p>
    <w:p w14:paraId="5F6B652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piegelhalter, D., &amp; Rice, K. (2009). Bayesian statistics. </w:t>
      </w:r>
      <w:r w:rsidRPr="00343A55">
        <w:rPr>
          <w:rFonts w:ascii="Calibri" w:hAnsi="Calibri" w:cs="Calibri"/>
          <w:i/>
          <w:iCs/>
          <w:noProof/>
          <w:szCs w:val="24"/>
        </w:rPr>
        <w:t>Scholarpedia</w:t>
      </w:r>
      <w:r w:rsidRPr="00343A55">
        <w:rPr>
          <w:rFonts w:ascii="Calibri" w:hAnsi="Calibri" w:cs="Calibri"/>
          <w:noProof/>
          <w:szCs w:val="24"/>
        </w:rPr>
        <w:t xml:space="preserve">, </w:t>
      </w:r>
      <w:r w:rsidRPr="00343A55">
        <w:rPr>
          <w:rFonts w:ascii="Calibri" w:hAnsi="Calibri" w:cs="Calibri"/>
          <w:i/>
          <w:iCs/>
          <w:noProof/>
          <w:szCs w:val="24"/>
        </w:rPr>
        <w:t>4</w:t>
      </w:r>
      <w:r w:rsidRPr="00343A55">
        <w:rPr>
          <w:rFonts w:ascii="Calibri" w:hAnsi="Calibri" w:cs="Calibri"/>
          <w:noProof/>
          <w:szCs w:val="24"/>
        </w:rPr>
        <w:t>(8), 5230. https://doi.org/10.4249/scholarpedia.5230</w:t>
      </w:r>
    </w:p>
    <w:p w14:paraId="3614869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tan Development Team. (2016). </w:t>
      </w:r>
      <w:r w:rsidRPr="00343A55">
        <w:rPr>
          <w:rFonts w:ascii="Calibri" w:hAnsi="Calibri" w:cs="Calibri"/>
          <w:i/>
          <w:iCs/>
          <w:noProof/>
          <w:szCs w:val="24"/>
        </w:rPr>
        <w:t>Stan: the R interface to Stan. R package version 2.14.1</w:t>
      </w:r>
      <w:r w:rsidRPr="00343A55">
        <w:rPr>
          <w:rFonts w:ascii="Calibri" w:hAnsi="Calibri" w:cs="Calibri"/>
          <w:noProof/>
          <w:szCs w:val="24"/>
        </w:rPr>
        <w:t>. 1–23. Retrieved from http://mc-stan.org</w:t>
      </w:r>
    </w:p>
    <w:p w14:paraId="4C7C77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rPr>
      </w:pPr>
      <w:r w:rsidRPr="00343A55">
        <w:rPr>
          <w:rFonts w:ascii="Calibri" w:hAnsi="Calibri" w:cs="Calibri"/>
          <w:noProof/>
          <w:szCs w:val="24"/>
        </w:rPr>
        <w:t xml:space="preserve">Taylor, M. M., &amp; Creelman, C. D. (1967). PEST: Efficient Estimates on Probability Functions. </w:t>
      </w:r>
      <w:r w:rsidRPr="00343A55">
        <w:rPr>
          <w:rFonts w:ascii="Calibri" w:hAnsi="Calibri" w:cs="Calibri"/>
          <w:i/>
          <w:iCs/>
          <w:noProof/>
          <w:szCs w:val="24"/>
        </w:rPr>
        <w:t>The Journal of the Acoustical Society of America</w:t>
      </w:r>
      <w:r w:rsidRPr="00343A55">
        <w:rPr>
          <w:rFonts w:ascii="Calibri" w:hAnsi="Calibri" w:cs="Calibri"/>
          <w:noProof/>
          <w:szCs w:val="24"/>
        </w:rPr>
        <w:t xml:space="preserve">, </w:t>
      </w:r>
      <w:r w:rsidRPr="00343A55">
        <w:rPr>
          <w:rFonts w:ascii="Calibri" w:hAnsi="Calibri" w:cs="Calibri"/>
          <w:i/>
          <w:iCs/>
          <w:noProof/>
          <w:szCs w:val="24"/>
        </w:rPr>
        <w:t>41</w:t>
      </w:r>
      <w:r w:rsidRPr="00343A55">
        <w:rPr>
          <w:rFonts w:ascii="Calibri" w:hAnsi="Calibri" w:cs="Calibri"/>
          <w:noProof/>
          <w:szCs w:val="24"/>
        </w:rPr>
        <w:t>(4A), 782–787. https://doi.org/10.1121/1.1910407</w:t>
      </w:r>
    </w:p>
    <w:p w14:paraId="7C055E55" w14:textId="7603F6DF" w:rsidR="00983A7F" w:rsidRDefault="00983A7F" w:rsidP="00753EAC">
      <w:pPr>
        <w:jc w:val="both"/>
      </w:pPr>
      <w:r>
        <w:fldChar w:fldCharType="end"/>
      </w:r>
    </w:p>
    <w:p w14:paraId="0298C94D" w14:textId="7B5AD9A8" w:rsidR="00772B3B" w:rsidRPr="00772B3B" w:rsidRDefault="00E836C6" w:rsidP="00983A7F">
      <w:pPr>
        <w:pStyle w:val="Heading1"/>
      </w:pPr>
      <w:bookmarkStart w:id="36" w:name="_Toc57443023"/>
      <w:r>
        <w:t>Supplementary Materials</w:t>
      </w:r>
      <w:bookmarkEnd w:id="36"/>
    </w:p>
    <w:p w14:paraId="38D1E63C" w14:textId="6121D6AE" w:rsidR="00E836C6" w:rsidRDefault="00E836C6" w:rsidP="00772B3B">
      <w:pPr>
        <w:pStyle w:val="Heading4"/>
      </w:pPr>
      <w:r>
        <w:t>Power analyses in Julia – not a faster alternative</w:t>
      </w:r>
    </w:p>
    <w:p w14:paraId="5A739DE9" w14:textId="4ACC52B7" w:rsidR="00E921DF" w:rsidRPr="00E921DF" w:rsidRDefault="00E921DF" w:rsidP="0084662D">
      <w:pPr>
        <w:jc w:val="both"/>
      </w:pPr>
      <w:r w:rsidRPr="00E921DF">
        <w:t>Julia is also relatively intuitive and user-friendly for usar with R experience and offers the ability to call R code from within Julia. This enables us to generate the datasets in R, export them and conduct the time-consuming fitting of the GLMMs in Julia. For the present paper, we expect readers to have already installed Julia.</w:t>
      </w:r>
      <w:r w:rsidR="0084662D">
        <w:t xml:space="preserve"> The script we </w:t>
      </w:r>
      <w:r w:rsidR="00895152">
        <w:t xml:space="preserve">used to compare different R and Julia implementations </w:t>
      </w:r>
      <w:hyperlink r:id="rId44" w:history="1">
        <w:r w:rsidR="00895152" w:rsidRPr="00895152">
          <w:rPr>
            <w:rStyle w:val="Hyperlink"/>
          </w:rPr>
          <w:t>can be found here (GitHub)</w:t>
        </w:r>
      </w:hyperlink>
      <w:r w:rsidR="00895152">
        <w:t xml:space="preserve">. The script that generates Supplementary Plots 1, 2, and 3 </w:t>
      </w:r>
      <w:hyperlink r:id="rId45" w:history="1">
        <w:r w:rsidR="00895152" w:rsidRPr="00895152">
          <w:rPr>
            <w:rStyle w:val="Hyperlink"/>
          </w:rPr>
          <w:t>can be found here (GitHub)</w:t>
        </w:r>
      </w:hyperlink>
      <w:r w:rsidR="00895152">
        <w:t>.</w:t>
      </w:r>
    </w:p>
    <w:p w14:paraId="0C4E60BE" w14:textId="77777777" w:rsidR="0023792F" w:rsidRDefault="00F948B9" w:rsidP="0023792F">
      <w:pPr>
        <w:pStyle w:val="NoSpacing"/>
        <w:keepNext/>
        <w:jc w:val="both"/>
      </w:pPr>
      <w:r>
        <w:rPr>
          <w:rFonts w:ascii="Courier New" w:hAnsi="Courier New" w:cs="Courier New"/>
          <w:noProof/>
          <w:sz w:val="16"/>
          <w:szCs w:val="16"/>
        </w:rPr>
        <w:lastRenderedPageBreak/>
        <w:drawing>
          <wp:inline distT="0" distB="0" distL="0" distR="0" wp14:anchorId="5B853989" wp14:editId="5E71339B">
            <wp:extent cx="5934075" cy="296703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4F309638" w14:textId="0206CE4B" w:rsidR="00F948B9" w:rsidRDefault="0023792F" w:rsidP="0023792F">
      <w:pPr>
        <w:pStyle w:val="Caption"/>
        <w:jc w:val="both"/>
        <w:rPr>
          <w:rFonts w:ascii="Courier New" w:hAnsi="Courier New" w:cs="Courier New"/>
          <w:noProof/>
          <w:sz w:val="16"/>
          <w:szCs w:val="16"/>
        </w:rPr>
      </w:pPr>
      <w:bookmarkStart w:id="37" w:name="_Ref56705712"/>
      <w:r>
        <w:t xml:space="preserve">Supplementary Figure </w:t>
      </w:r>
      <w:fldSimple w:instr=" SEQ Supplementary_Figure \* ARABIC ">
        <w:r w:rsidR="00E01B44">
          <w:rPr>
            <w:noProof/>
          </w:rPr>
          <w:t>1</w:t>
        </w:r>
      </w:fldSimple>
      <w:bookmarkEnd w:id="37"/>
      <w:r>
        <w:t xml:space="preserve">: </w:t>
      </w:r>
      <w:r w:rsidR="008F2E8D">
        <w:t xml:space="preserve">A. As </w:t>
      </w:r>
      <w:r w:rsidR="008F2E8D">
        <w:fldChar w:fldCharType="begin"/>
      </w:r>
      <w:r w:rsidR="008F2E8D">
        <w:instrText xml:space="preserve"> REF _Ref40750161 \h </w:instrText>
      </w:r>
      <w:r w:rsidR="008F2E8D">
        <w:fldChar w:fldCharType="separate"/>
      </w:r>
      <w:r w:rsidR="00E01B44" w:rsidRPr="006F56CE">
        <w:rPr>
          <w:b/>
          <w:bCs/>
        </w:rPr>
        <w:t xml:space="preserve">Figure </w:t>
      </w:r>
      <w:r w:rsidR="00E01B44">
        <w:rPr>
          <w:b/>
          <w:bCs/>
          <w:noProof/>
        </w:rPr>
        <w:t>9</w:t>
      </w:r>
      <w:r w:rsidR="008F2E8D">
        <w:fldChar w:fldCharType="end"/>
      </w:r>
      <w:r w:rsidR="008F2E8D">
        <w:t>, but includes all Julia implementations. B. Durations of the fastest five implementations (R: nloptwrap, fast, R: nloptwrap, slow, R: LRT, Julia: LRT, and Julia: BOBYQA, fast</w:t>
      </w:r>
      <w:r w:rsidR="00580A34">
        <w:t>).</w:t>
      </w:r>
    </w:p>
    <w:p w14:paraId="11C8C762" w14:textId="6D15E80C" w:rsidR="00F948B9" w:rsidRDefault="00F948B9" w:rsidP="00E921DF">
      <w:pPr>
        <w:pStyle w:val="NoSpacing"/>
        <w:jc w:val="both"/>
        <w:rPr>
          <w:rFonts w:ascii="Courier New" w:hAnsi="Courier New" w:cs="Courier New"/>
          <w:noProof/>
          <w:sz w:val="16"/>
          <w:szCs w:val="16"/>
        </w:rPr>
      </w:pPr>
    </w:p>
    <w:p w14:paraId="7C73F9CF" w14:textId="0843784F" w:rsidR="00F948B9" w:rsidRDefault="00F948B9" w:rsidP="00E921DF">
      <w:pPr>
        <w:pStyle w:val="NoSpacing"/>
        <w:jc w:val="both"/>
        <w:rPr>
          <w:rFonts w:ascii="Courier New" w:hAnsi="Courier New" w:cs="Courier New"/>
          <w:noProof/>
          <w:sz w:val="16"/>
          <w:szCs w:val="16"/>
        </w:rPr>
      </w:pPr>
    </w:p>
    <w:p w14:paraId="04C7B44D" w14:textId="77777777" w:rsidR="00580A34" w:rsidRDefault="00F948B9" w:rsidP="00580A34">
      <w:pPr>
        <w:pStyle w:val="NoSpacing"/>
        <w:keepNext/>
        <w:jc w:val="both"/>
      </w:pPr>
      <w:r>
        <w:rPr>
          <w:rFonts w:ascii="Courier New" w:hAnsi="Courier New" w:cs="Courier New"/>
          <w:noProof/>
          <w:sz w:val="16"/>
          <w:szCs w:val="16"/>
        </w:rPr>
        <w:drawing>
          <wp:inline distT="0" distB="0" distL="0" distR="0" wp14:anchorId="521FB708" wp14:editId="68DFB3B4">
            <wp:extent cx="5934075" cy="29718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6B16CA" w14:textId="39E332C8" w:rsidR="00F948B9" w:rsidRDefault="00580A34" w:rsidP="00580A34">
      <w:pPr>
        <w:pStyle w:val="Caption"/>
        <w:jc w:val="both"/>
        <w:rPr>
          <w:rFonts w:ascii="Courier New" w:hAnsi="Courier New" w:cs="Courier New"/>
          <w:noProof/>
          <w:sz w:val="16"/>
          <w:szCs w:val="16"/>
        </w:rPr>
      </w:pPr>
      <w:bookmarkStart w:id="38" w:name="_Ref56705715"/>
      <w:r>
        <w:t xml:space="preserve">Supplementary Figure </w:t>
      </w:r>
      <w:fldSimple w:instr=" SEQ Supplementary_Figure \* ARABIC ">
        <w:r w:rsidR="00E01B44">
          <w:rPr>
            <w:noProof/>
          </w:rPr>
          <w:t>2</w:t>
        </w:r>
      </w:fldSimple>
      <w:bookmarkEnd w:id="38"/>
      <w:r>
        <w:t xml:space="preserve">. As </w:t>
      </w:r>
      <w:r>
        <w:fldChar w:fldCharType="begin"/>
      </w:r>
      <w:r>
        <w:instrText xml:space="preserve"> REF _Ref40753512 \h </w:instrText>
      </w:r>
      <w:r>
        <w:fldChar w:fldCharType="separate"/>
      </w:r>
      <w:r w:rsidR="00E01B44">
        <w:t xml:space="preserve">Figure </w:t>
      </w:r>
      <w:r w:rsidR="00E01B44">
        <w:rPr>
          <w:noProof/>
        </w:rPr>
        <w:t>10</w:t>
      </w:r>
      <w:r>
        <w:fldChar w:fldCharType="end"/>
      </w:r>
      <w:r>
        <w:t>, but including Julia implementations.</w:t>
      </w:r>
    </w:p>
    <w:p w14:paraId="088FCBB2" w14:textId="0F862AC2" w:rsidR="0023792F" w:rsidRDefault="0023792F" w:rsidP="00E921DF">
      <w:pPr>
        <w:pStyle w:val="NoSpacing"/>
        <w:jc w:val="both"/>
        <w:rPr>
          <w:rFonts w:ascii="Courier New" w:hAnsi="Courier New" w:cs="Courier New"/>
          <w:noProof/>
          <w:sz w:val="16"/>
          <w:szCs w:val="16"/>
        </w:rPr>
      </w:pPr>
    </w:p>
    <w:p w14:paraId="393F2865" w14:textId="77777777" w:rsidR="00580A34" w:rsidRDefault="0023792F" w:rsidP="00580A34">
      <w:pPr>
        <w:pStyle w:val="NoSpacing"/>
        <w:keepNext/>
        <w:jc w:val="both"/>
      </w:pPr>
      <w:r>
        <w:rPr>
          <w:rFonts w:ascii="Courier New" w:hAnsi="Courier New" w:cs="Courier New"/>
          <w:noProof/>
          <w:sz w:val="16"/>
          <w:szCs w:val="16"/>
        </w:rPr>
        <w:lastRenderedPageBreak/>
        <w:drawing>
          <wp:inline distT="0" distB="0" distL="0" distR="0" wp14:anchorId="4C0A8A71" wp14:editId="021954A4">
            <wp:extent cx="5934075" cy="39528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292305B5" w14:textId="2E1710FC" w:rsidR="0023792F" w:rsidRDefault="00580A34" w:rsidP="00580A34">
      <w:pPr>
        <w:pStyle w:val="Caption"/>
        <w:jc w:val="both"/>
        <w:rPr>
          <w:rFonts w:ascii="Courier New" w:hAnsi="Courier New" w:cs="Courier New"/>
          <w:noProof/>
          <w:sz w:val="16"/>
          <w:szCs w:val="16"/>
        </w:rPr>
      </w:pPr>
      <w:bookmarkStart w:id="39" w:name="_Ref56705717"/>
      <w:r>
        <w:t xml:space="preserve">Supplementary Figure </w:t>
      </w:r>
      <w:fldSimple w:instr=" SEQ Supplementary_Figure \* ARABIC ">
        <w:r w:rsidR="00E01B44">
          <w:rPr>
            <w:noProof/>
          </w:rPr>
          <w:t>3</w:t>
        </w:r>
      </w:fldSimple>
      <w:bookmarkEnd w:id="39"/>
      <w:r>
        <w:t xml:space="preserve">: As </w:t>
      </w:r>
      <w:r>
        <w:fldChar w:fldCharType="begin"/>
      </w:r>
      <w:r>
        <w:instrText xml:space="preserve"> REF _Ref40754554 \h </w:instrText>
      </w:r>
      <w:r>
        <w:fldChar w:fldCharType="separate"/>
      </w:r>
      <w:r w:rsidR="00E01B44">
        <w:t xml:space="preserve">Figure </w:t>
      </w:r>
      <w:r w:rsidR="00E01B44">
        <w:rPr>
          <w:noProof/>
        </w:rPr>
        <w:t>11</w:t>
      </w:r>
      <w:r>
        <w:fldChar w:fldCharType="end"/>
      </w:r>
      <w:r>
        <w:t>, but including Julia implementations.</w:t>
      </w:r>
    </w:p>
    <w:p w14:paraId="576611C9" w14:textId="69558CD6" w:rsidR="008B0F83" w:rsidRPr="008B0F83" w:rsidRDefault="008B0F83" w:rsidP="008B0F83">
      <w:r w:rsidRPr="008B0F83">
        <w:t xml:space="preserve">When comparing performance of the Julia optimizers and optimizer configurations (see </w:t>
      </w:r>
      <w:r w:rsidRPr="008B0F83">
        <w:fldChar w:fldCharType="begin"/>
      </w:r>
      <w:r w:rsidRPr="008B0F83">
        <w:instrText xml:space="preserve"> REF _Ref56705712 \h </w:instrText>
      </w:r>
      <w:r>
        <w:instrText xml:space="preserve"> \* MERGEFORMAT </w:instrText>
      </w:r>
      <w:r w:rsidRPr="008B0F83">
        <w:fldChar w:fldCharType="separate"/>
      </w:r>
      <w:r w:rsidR="00E01B44">
        <w:t>Supplementary Figure 1</w:t>
      </w:r>
      <w:r w:rsidRPr="008B0F83">
        <w:fldChar w:fldCharType="end"/>
      </w:r>
      <w:r w:rsidRPr="008B0F83">
        <w:t xml:space="preserve"> for speed, </w:t>
      </w:r>
      <w:r w:rsidRPr="008B0F83">
        <w:fldChar w:fldCharType="begin"/>
      </w:r>
      <w:r w:rsidRPr="008B0F83">
        <w:instrText xml:space="preserve"> REF _Ref56705715 \h </w:instrText>
      </w:r>
      <w:r>
        <w:instrText xml:space="preserve"> \* MERGEFORMAT </w:instrText>
      </w:r>
      <w:r w:rsidRPr="008B0F83">
        <w:fldChar w:fldCharType="separate"/>
      </w:r>
      <w:r w:rsidR="00E01B44">
        <w:t>Supplementary Figure 2</w:t>
      </w:r>
      <w:r w:rsidRPr="008B0F83">
        <w:fldChar w:fldCharType="end"/>
      </w:r>
      <w:r w:rsidRPr="008B0F83">
        <w:t xml:space="preserve"> for model fits and </w:t>
      </w:r>
      <w:r w:rsidRPr="008B0F83">
        <w:fldChar w:fldCharType="begin"/>
      </w:r>
      <w:r w:rsidRPr="008B0F83">
        <w:instrText xml:space="preserve"> REF _Ref56705717 \h </w:instrText>
      </w:r>
      <w:r>
        <w:instrText xml:space="preserve"> \* MERGEFORMAT </w:instrText>
      </w:r>
      <w:r w:rsidRPr="008B0F83">
        <w:fldChar w:fldCharType="separate"/>
      </w:r>
      <w:r w:rsidR="00E01B44">
        <w:t>Supplementary Figure 3</w:t>
      </w:r>
      <w:r w:rsidRPr="008B0F83">
        <w:fldChar w:fldCharType="end"/>
      </w:r>
      <w:r w:rsidRPr="008B0F83">
        <w:t xml:space="preserve"> for false positive rates) to the R implementations, we can see that the fast Julia option with an acceptable false positive rate for the detection of JND differences (Likelilhood Ratio Tests performed over models fitted with the BOBYQA optimizer with the “fast” option) takes at least twice as long as the best R option (p value approximation with Z Wald tests performed in models fitted with the nloptwrap implementation of the BOBYQA optimizer and the nAGQ=1 option). Thus, we cannot recommend picking up Julia just for the sake of these power analyses.</w:t>
      </w:r>
    </w:p>
    <w:p w14:paraId="2C7F38C7" w14:textId="3273391D" w:rsidR="0047200C" w:rsidRDefault="0047200C" w:rsidP="000A4380">
      <w:pPr>
        <w:jc w:val="both"/>
        <w:rPr>
          <w:b/>
          <w:bCs/>
        </w:rPr>
      </w:pPr>
    </w:p>
    <w:p w14:paraId="524A6773" w14:textId="77777777" w:rsidR="00B636E9" w:rsidRDefault="00B636E9" w:rsidP="00B636E9">
      <w:pPr>
        <w:keepNext/>
        <w:jc w:val="both"/>
      </w:pPr>
      <w:r>
        <w:rPr>
          <w:b/>
          <w:bCs/>
          <w:noProof/>
          <w:lang w:val="es-ES"/>
        </w:rPr>
        <w:lastRenderedPageBreak/>
        <w:drawing>
          <wp:inline distT="0" distB="0" distL="0" distR="0" wp14:anchorId="703AA3B6" wp14:editId="2CB84A7A">
            <wp:extent cx="5929312" cy="395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B6F86C4" w14:textId="4A1A2ABD" w:rsidR="00B636E9" w:rsidRDefault="00B636E9" w:rsidP="00B636E9">
      <w:pPr>
        <w:pStyle w:val="Caption"/>
        <w:jc w:val="both"/>
      </w:pPr>
      <w:bookmarkStart w:id="40" w:name="_Ref53953337"/>
      <w:r>
        <w:t xml:space="preserve">Supplementary Figure </w:t>
      </w:r>
      <w:fldSimple w:instr=" SEQ Supplementary_Figure \* ARABIC ">
        <w:r w:rsidR="00E01B44">
          <w:rPr>
            <w:noProof/>
          </w:rPr>
          <w:t>4</w:t>
        </w:r>
      </w:fldSimple>
      <w:bookmarkEnd w:id="40"/>
      <w:r>
        <w:t xml:space="preserve">: Power for detecting PSE differences between Condition of Interest and </w:t>
      </w:r>
      <w:r w:rsidR="00C246AC">
        <w:t>B</w:t>
      </w:r>
      <w:r>
        <w:t xml:space="preserve">aseline for each </w:t>
      </w:r>
      <w:r w:rsidR="00591B22">
        <w:t xml:space="preserve">Generalized Linear Mixed </w:t>
      </w:r>
      <w:r>
        <w:t xml:space="preserve">Model (see </w:t>
      </w:r>
      <w:r>
        <w:fldChar w:fldCharType="begin"/>
      </w:r>
      <w:r>
        <w:instrText xml:space="preserve"> REF _Ref47731993 \h </w:instrText>
      </w:r>
      <w:r>
        <w:fldChar w:fldCharType="separate"/>
      </w:r>
      <w:r w:rsidR="00E01B44">
        <w:t xml:space="preserve">Table </w:t>
      </w:r>
      <w:r w:rsidR="00E01B44">
        <w:rPr>
          <w:noProof/>
        </w:rPr>
        <w:t>2</w:t>
      </w:r>
      <w:r>
        <w:fldChar w:fldCharType="end"/>
      </w:r>
      <w:r>
        <w:t xml:space="preserve">; </w:t>
      </w:r>
      <w:r w:rsidR="00AD1596">
        <w:t>x</w:t>
      </w:r>
      <w:r>
        <w:t xml:space="preserve"> axis) and different combinations of PSE and JND differences (rows of panels), for 10 participants and staircases with 70 repetitions.</w:t>
      </w:r>
    </w:p>
    <w:p w14:paraId="5CB6DE08" w14:textId="77777777" w:rsidR="00B636E9" w:rsidRDefault="00B636E9" w:rsidP="00B636E9">
      <w:pPr>
        <w:keepNext/>
        <w:jc w:val="both"/>
      </w:pPr>
      <w:r>
        <w:rPr>
          <w:b/>
          <w:bCs/>
          <w:noProof/>
          <w:lang w:val="es-ES"/>
        </w:rPr>
        <w:lastRenderedPageBreak/>
        <w:drawing>
          <wp:inline distT="0" distB="0" distL="0" distR="0" wp14:anchorId="258D097C" wp14:editId="0C35546C">
            <wp:extent cx="5929312" cy="3952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962DEC3" w14:textId="3C466485" w:rsidR="00D415A0" w:rsidRDefault="00B636E9" w:rsidP="00B636E9">
      <w:pPr>
        <w:pStyle w:val="Caption"/>
        <w:jc w:val="both"/>
      </w:pPr>
      <w:bookmarkStart w:id="41" w:name="_Ref53958947"/>
      <w:r>
        <w:t xml:space="preserve">Supplementary Figure </w:t>
      </w:r>
      <w:fldSimple w:instr=" SEQ Supplementary_Figure \* ARABIC ">
        <w:r w:rsidR="00E01B44">
          <w:rPr>
            <w:noProof/>
          </w:rPr>
          <w:t>5</w:t>
        </w:r>
      </w:fldSimple>
      <w:bookmarkEnd w:id="41"/>
      <w:r>
        <w:t xml:space="preserve">: As </w:t>
      </w:r>
      <w:r>
        <w:fldChar w:fldCharType="begin"/>
      </w:r>
      <w:r>
        <w:instrText xml:space="preserve"> REF _Ref53953337 \h </w:instrText>
      </w:r>
      <w:r>
        <w:fldChar w:fldCharType="separate"/>
      </w:r>
      <w:r w:rsidR="00E01B44">
        <w:t xml:space="preserve">Supplementary Figure </w:t>
      </w:r>
      <w:r w:rsidR="00E01B44">
        <w:rPr>
          <w:noProof/>
        </w:rPr>
        <w:t>4</w:t>
      </w:r>
      <w:r>
        <w:fldChar w:fldCharType="end"/>
      </w:r>
      <w:r>
        <w:t>, but for JND differences between Condition of Interest and Baseline.</w:t>
      </w:r>
    </w:p>
    <w:p w14:paraId="67F6EFA5" w14:textId="20FF916B" w:rsidR="00711B59" w:rsidRDefault="00711B59">
      <w:r>
        <w:br w:type="page"/>
      </w:r>
    </w:p>
    <w:p w14:paraId="55BA2CB2" w14:textId="77777777" w:rsidR="00711B59" w:rsidRDefault="00711B59" w:rsidP="00711B59">
      <w:pPr>
        <w:keepNext/>
      </w:pPr>
      <w:r>
        <w:rPr>
          <w:noProof/>
        </w:rPr>
        <w:lastRenderedPageBreak/>
        <w:drawing>
          <wp:inline distT="0" distB="0" distL="0" distR="0" wp14:anchorId="78BE4AB4" wp14:editId="068DBB90">
            <wp:extent cx="5934075" cy="5934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62518067" w14:textId="6E95D512" w:rsidR="00362BBF" w:rsidRDefault="00711B59" w:rsidP="00711B59">
      <w:pPr>
        <w:pStyle w:val="Caption"/>
      </w:pPr>
      <w:bookmarkStart w:id="42" w:name="_Ref53954420"/>
      <w:bookmarkStart w:id="43" w:name="_Ref53954415"/>
      <w:r>
        <w:t xml:space="preserve">Supplementary Figure </w:t>
      </w:r>
      <w:fldSimple w:instr=" SEQ Supplementary_Figure \* ARABIC ">
        <w:r w:rsidR="00E01B44">
          <w:rPr>
            <w:noProof/>
          </w:rPr>
          <w:t>6</w:t>
        </w:r>
      </w:fldSimple>
      <w:bookmarkEnd w:id="42"/>
      <w:r>
        <w:t>: PSE difference between Condition of Interest and Baseline recovered by each Generalized Linear Mixed Model (</w:t>
      </w:r>
      <w:r w:rsidR="00AD1596">
        <w:t xml:space="preserve">see </w:t>
      </w:r>
      <w:r w:rsidR="00AD1596">
        <w:fldChar w:fldCharType="begin"/>
      </w:r>
      <w:r w:rsidR="00AD1596">
        <w:instrText xml:space="preserve"> REF _Ref47731993 \h </w:instrText>
      </w:r>
      <w:r w:rsidR="00AD1596">
        <w:fldChar w:fldCharType="separate"/>
      </w:r>
      <w:r w:rsidR="00E01B44">
        <w:t xml:space="preserve">Table </w:t>
      </w:r>
      <w:r w:rsidR="00E01B44">
        <w:rPr>
          <w:noProof/>
        </w:rPr>
        <w:t>2</w:t>
      </w:r>
      <w:r w:rsidR="00AD1596">
        <w:fldChar w:fldCharType="end"/>
      </w:r>
      <w:r w:rsidR="00AD1596">
        <w:t>; x axis)</w:t>
      </w:r>
      <w:r w:rsidR="00362BBF">
        <w:t xml:space="preserve"> for each combination of PSE difference and JND difference (rows of panels).</w:t>
      </w:r>
      <w:bookmarkEnd w:id="43"/>
    </w:p>
    <w:p w14:paraId="6BA05A2E" w14:textId="77777777" w:rsidR="00362BBF" w:rsidRDefault="00362BBF">
      <w:pPr>
        <w:rPr>
          <w:i/>
          <w:iCs/>
          <w:color w:val="44546A" w:themeColor="text2"/>
          <w:sz w:val="18"/>
          <w:szCs w:val="18"/>
        </w:rPr>
      </w:pPr>
      <w:r>
        <w:br w:type="page"/>
      </w:r>
    </w:p>
    <w:p w14:paraId="5491F8E8" w14:textId="77777777" w:rsidR="00362BBF" w:rsidRDefault="00362BBF" w:rsidP="00362BBF">
      <w:pPr>
        <w:pStyle w:val="Caption"/>
        <w:keepNext/>
      </w:pPr>
      <w:r>
        <w:rPr>
          <w:noProof/>
        </w:rPr>
        <w:lastRenderedPageBreak/>
        <w:drawing>
          <wp:inline distT="0" distB="0" distL="0" distR="0" wp14:anchorId="31CBD19C" wp14:editId="57CDD417">
            <wp:extent cx="59340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51586E7F" w14:textId="41819349" w:rsidR="00711B59" w:rsidRDefault="00362BBF" w:rsidP="00362BBF">
      <w:pPr>
        <w:pStyle w:val="Caption"/>
      </w:pPr>
      <w:bookmarkStart w:id="44" w:name="_Ref53958671"/>
      <w:r>
        <w:t xml:space="preserve">Supplementary Figure </w:t>
      </w:r>
      <w:fldSimple w:instr=" SEQ Supplementary_Figure \* ARABIC ">
        <w:r w:rsidR="00E01B44">
          <w:rPr>
            <w:noProof/>
          </w:rPr>
          <w:t>7</w:t>
        </w:r>
      </w:fldSimple>
      <w:bookmarkEnd w:id="44"/>
      <w:r>
        <w:t xml:space="preserve">: As </w:t>
      </w:r>
      <w:r>
        <w:fldChar w:fldCharType="begin"/>
      </w:r>
      <w:r>
        <w:instrText xml:space="preserve"> REF _Ref53954420 \h </w:instrText>
      </w:r>
      <w:r>
        <w:fldChar w:fldCharType="separate"/>
      </w:r>
      <w:r w:rsidR="00E01B44">
        <w:t xml:space="preserve">Supplementary Figure </w:t>
      </w:r>
      <w:r w:rsidR="00E01B44">
        <w:rPr>
          <w:noProof/>
        </w:rPr>
        <w:t>6</w:t>
      </w:r>
      <w:r>
        <w:fldChar w:fldCharType="end"/>
      </w:r>
      <w:r>
        <w:t>, but for the JND difference between Condition of Interest and Baseline.</w:t>
      </w:r>
    </w:p>
    <w:p w14:paraId="077A715E" w14:textId="75D3B456" w:rsidR="00711B59" w:rsidRDefault="00711B59">
      <w:r>
        <w:br w:type="page"/>
      </w:r>
    </w:p>
    <w:p w14:paraId="028D3B0F" w14:textId="77777777" w:rsidR="007B2BA3" w:rsidRDefault="007B2BA3" w:rsidP="007B2BA3"/>
    <w:p w14:paraId="69AA323A" w14:textId="77777777" w:rsidR="007B2BA3" w:rsidRDefault="007B2BA3" w:rsidP="007B2BA3">
      <w:pPr>
        <w:keepNext/>
      </w:pPr>
      <w:r>
        <w:rPr>
          <w:noProof/>
        </w:rPr>
        <w:drawing>
          <wp:inline distT="0" distB="0" distL="0" distR="0" wp14:anchorId="714AE0E4" wp14:editId="6A33670D">
            <wp:extent cx="5929312" cy="3952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508F836F" w14:textId="055E69E1" w:rsidR="007B2BA3" w:rsidRDefault="007B2BA3" w:rsidP="007B2BA3">
      <w:pPr>
        <w:pStyle w:val="Caption"/>
      </w:pPr>
      <w:bookmarkStart w:id="45" w:name="_Ref53953704"/>
      <w:r>
        <w:t xml:space="preserve">Supplementary Figure </w:t>
      </w:r>
      <w:fldSimple w:instr=" SEQ Supplementary_Figure \* ARABIC ">
        <w:r w:rsidR="00E01B44">
          <w:rPr>
            <w:noProof/>
          </w:rPr>
          <w:t>8</w:t>
        </w:r>
      </w:fldSimple>
      <w:bookmarkEnd w:id="45"/>
      <w:r>
        <w:t>: Standard Errors</w:t>
      </w:r>
      <w:r w:rsidRPr="007B2BA3">
        <w:t xml:space="preserve"> for </w:t>
      </w:r>
      <w:r>
        <w:t>the</w:t>
      </w:r>
      <w:r w:rsidRPr="007B2BA3">
        <w:t xml:space="preserve"> </w:t>
      </w:r>
      <w:r w:rsidR="00F7387E">
        <w:t xml:space="preserve">regression coefficient related to </w:t>
      </w:r>
      <w:r w:rsidRPr="007B2BA3">
        <w:t xml:space="preserve">PSE differences between Condition of Interest and Baseline for each Model (see </w:t>
      </w:r>
      <w:r w:rsidRPr="007B2BA3">
        <w:fldChar w:fldCharType="begin"/>
      </w:r>
      <w:r w:rsidRPr="007B2BA3">
        <w:instrText xml:space="preserve"> REF _Ref47731993 \h </w:instrText>
      </w:r>
      <w:r w:rsidRPr="007B2BA3">
        <w:fldChar w:fldCharType="separate"/>
      </w:r>
      <w:r w:rsidR="00E01B44">
        <w:t xml:space="preserve">Table </w:t>
      </w:r>
      <w:r w:rsidR="00E01B44">
        <w:rPr>
          <w:noProof/>
        </w:rPr>
        <w:t>2</w:t>
      </w:r>
      <w:r w:rsidRPr="007B2BA3">
        <w:fldChar w:fldCharType="end"/>
      </w:r>
      <w:r w:rsidRPr="007B2BA3">
        <w:t xml:space="preserve">; </w:t>
      </w:r>
      <w:r w:rsidR="00AD1596">
        <w:t>x</w:t>
      </w:r>
      <w:r w:rsidRPr="007B2BA3">
        <w:t xml:space="preserve"> axis) and different combinations of PSE and JND differences (rows of panels), for 10 participants and staircases with 70 repetitions.</w:t>
      </w:r>
    </w:p>
    <w:p w14:paraId="135DF3B4" w14:textId="77777777" w:rsidR="00F7387E" w:rsidRDefault="00F7387E" w:rsidP="00F7387E">
      <w:pPr>
        <w:keepNext/>
      </w:pPr>
      <w:r>
        <w:rPr>
          <w:noProof/>
        </w:rPr>
        <w:lastRenderedPageBreak/>
        <w:drawing>
          <wp:inline distT="0" distB="0" distL="0" distR="0" wp14:anchorId="6933C4A6" wp14:editId="2E664E53">
            <wp:extent cx="5929312" cy="395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3FA31CAC" w14:textId="2DCFE193" w:rsidR="00E74B30" w:rsidRDefault="00F7387E" w:rsidP="00F7387E">
      <w:pPr>
        <w:pStyle w:val="Caption"/>
      </w:pPr>
      <w:r>
        <w:t xml:space="preserve">Supplementary Figure </w:t>
      </w:r>
      <w:fldSimple w:instr=" SEQ Supplementary_Figure \* ARABIC ">
        <w:r w:rsidR="00E01B44">
          <w:rPr>
            <w:noProof/>
          </w:rPr>
          <w:t>9</w:t>
        </w:r>
      </w:fldSimple>
      <w:r>
        <w:t xml:space="preserve">: As </w:t>
      </w:r>
      <w:r>
        <w:fldChar w:fldCharType="begin"/>
      </w:r>
      <w:r>
        <w:instrText xml:space="preserve"> REF _Ref53953704 \h </w:instrText>
      </w:r>
      <w:r>
        <w:fldChar w:fldCharType="separate"/>
      </w:r>
      <w:r w:rsidR="00E01B44">
        <w:t xml:space="preserve">Supplementary Figure </w:t>
      </w:r>
      <w:r w:rsidR="00E01B44">
        <w:rPr>
          <w:noProof/>
        </w:rPr>
        <w:t>8</w:t>
      </w:r>
      <w:r>
        <w:fldChar w:fldCharType="end"/>
      </w:r>
      <w:r>
        <w:t>, but for JND differences between Condition of Interest and Baseline.</w:t>
      </w:r>
    </w:p>
    <w:p w14:paraId="6F4C772F" w14:textId="36AA2317" w:rsidR="00E74B30" w:rsidRDefault="00E74B30" w:rsidP="00E74B30"/>
    <w:p w14:paraId="715DE23F" w14:textId="77777777" w:rsidR="00B16693" w:rsidRDefault="00F14D45" w:rsidP="00B16693">
      <w:pPr>
        <w:keepNext/>
      </w:pPr>
      <w:r>
        <w:rPr>
          <w:noProof/>
        </w:rPr>
        <w:lastRenderedPageBreak/>
        <w:drawing>
          <wp:inline distT="0" distB="0" distL="0" distR="0" wp14:anchorId="1529053E" wp14:editId="58DD2A94">
            <wp:extent cx="5929312" cy="395287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3810EAC5" w14:textId="6692186F" w:rsidR="00E74B30" w:rsidRDefault="00B16693" w:rsidP="00B16693">
      <w:pPr>
        <w:pStyle w:val="Caption"/>
      </w:pPr>
      <w:r>
        <w:t xml:space="preserve">Supplementary Figure </w:t>
      </w:r>
      <w:fldSimple w:instr=" SEQ Supplementary_Figure \* ARABIC ">
        <w:r w:rsidR="00E01B44">
          <w:rPr>
            <w:noProof/>
          </w:rPr>
          <w:t>10</w:t>
        </w:r>
      </w:fldSimple>
      <w:r>
        <w:t xml:space="preserve">: AICs for each of the Generalized Linear Mixed Models (see </w:t>
      </w:r>
      <w:r>
        <w:fldChar w:fldCharType="begin"/>
      </w:r>
      <w:r>
        <w:instrText xml:space="preserve"> REF _Ref47731993 \h </w:instrText>
      </w:r>
      <w:r>
        <w:fldChar w:fldCharType="separate"/>
      </w:r>
      <w:r w:rsidR="00E01B44">
        <w:t xml:space="preserve">Table </w:t>
      </w:r>
      <w:r w:rsidR="00E01B44">
        <w:rPr>
          <w:noProof/>
        </w:rPr>
        <w:t>2</w:t>
      </w:r>
      <w:r>
        <w:fldChar w:fldCharType="end"/>
      </w:r>
      <w:r>
        <w:t>, on the x axis), normalized by subtracting from them the AIC of the most comprehensive model (M25), separately for each combination of PSE and JND difference (rows of panels).</w:t>
      </w:r>
    </w:p>
    <w:p w14:paraId="39AC1178" w14:textId="19270342" w:rsidR="00C84F16" w:rsidRDefault="00C84F16" w:rsidP="00C84F16"/>
    <w:p w14:paraId="67F480E3" w14:textId="77777777" w:rsidR="00C84F16" w:rsidRDefault="00C84F16" w:rsidP="00C84F16">
      <w:pPr>
        <w:keepNext/>
      </w:pPr>
      <w:r>
        <w:rPr>
          <w:noProof/>
        </w:rPr>
        <w:lastRenderedPageBreak/>
        <w:drawing>
          <wp:inline distT="0" distB="0" distL="0" distR="0" wp14:anchorId="3F1999BD" wp14:editId="6AF0AEA0">
            <wp:extent cx="6191973" cy="5307406"/>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191973" cy="5307406"/>
                    </a:xfrm>
                    <a:prstGeom prst="rect">
                      <a:avLst/>
                    </a:prstGeom>
                    <a:noFill/>
                    <a:ln>
                      <a:noFill/>
                    </a:ln>
                  </pic:spPr>
                </pic:pic>
              </a:graphicData>
            </a:graphic>
          </wp:inline>
        </w:drawing>
      </w:r>
    </w:p>
    <w:p w14:paraId="08B4CC94" w14:textId="42D7F2BD" w:rsidR="00C84F16" w:rsidRDefault="00C84F16" w:rsidP="00C84F16">
      <w:pPr>
        <w:pStyle w:val="Caption"/>
      </w:pPr>
      <w:bookmarkStart w:id="46" w:name="_Ref56817243"/>
      <w:r>
        <w:t xml:space="preserve">Supplementary Figure </w:t>
      </w:r>
      <w:fldSimple w:instr=" SEQ Supplementary_Figure \* ARABIC ">
        <w:r w:rsidR="00E01B44">
          <w:rPr>
            <w:noProof/>
          </w:rPr>
          <w:t>11</w:t>
        </w:r>
      </w:fldSimple>
      <w:bookmarkEnd w:id="46"/>
      <w:r>
        <w:t>:</w:t>
      </w:r>
      <w:r w:rsidR="005B5462">
        <w:t xml:space="preserve"> A. As </w:t>
      </w:r>
      <w:r w:rsidR="005B5462">
        <w:fldChar w:fldCharType="begin"/>
      </w:r>
      <w:r w:rsidR="005B5462">
        <w:instrText xml:space="preserve"> REF _Ref53954420 \h </w:instrText>
      </w:r>
      <w:r w:rsidR="005B5462">
        <w:fldChar w:fldCharType="separate"/>
      </w:r>
      <w:r w:rsidR="00E01B44">
        <w:t xml:space="preserve">Supplementary Figure </w:t>
      </w:r>
      <w:r w:rsidR="00E01B44">
        <w:rPr>
          <w:noProof/>
        </w:rPr>
        <w:t>6</w:t>
      </w:r>
      <w:r w:rsidR="005B5462">
        <w:fldChar w:fldCharType="end"/>
      </w:r>
      <w:r w:rsidR="005B5462">
        <w:t xml:space="preserve">, but for the four best Generalized Linear Mixed Models (M14, M15, M24, M25) and a Linear Mixed Model solution (LMM). B. As </w:t>
      </w:r>
      <w:r w:rsidR="005B5462">
        <w:fldChar w:fldCharType="begin"/>
      </w:r>
      <w:r w:rsidR="005B5462">
        <w:instrText xml:space="preserve"> REF _Ref53958671 \h </w:instrText>
      </w:r>
      <w:r w:rsidR="005B5462">
        <w:fldChar w:fldCharType="separate"/>
      </w:r>
      <w:r w:rsidR="00E01B44">
        <w:t xml:space="preserve">Supplementary Figure </w:t>
      </w:r>
      <w:r w:rsidR="00E01B44">
        <w:rPr>
          <w:noProof/>
        </w:rPr>
        <w:t>7</w:t>
      </w:r>
      <w:r w:rsidR="005B5462">
        <w:fldChar w:fldCharType="end"/>
      </w:r>
      <w:r w:rsidR="005B5462">
        <w:t>, but for the four best Generalized Linear Mixed Models (M14, M15, M24, M25) and a Linear Mixed Model solution (LMM).</w:t>
      </w:r>
    </w:p>
    <w:p w14:paraId="569A61B7" w14:textId="7BA39FF0" w:rsidR="0090720A" w:rsidRDefault="0090720A">
      <w:r>
        <w:br w:type="page"/>
      </w:r>
    </w:p>
    <w:p w14:paraId="3EF48AE4" w14:textId="77777777" w:rsidR="0090720A" w:rsidRDefault="0090720A" w:rsidP="0090720A">
      <w:pPr>
        <w:keepNext/>
      </w:pPr>
      <w:r>
        <w:rPr>
          <w:noProof/>
        </w:rPr>
        <w:lastRenderedPageBreak/>
        <w:drawing>
          <wp:inline distT="0" distB="0" distL="0" distR="0" wp14:anchorId="04809642" wp14:editId="69950BFE">
            <wp:extent cx="5934075" cy="3390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934075" cy="3390900"/>
                    </a:xfrm>
                    <a:prstGeom prst="rect">
                      <a:avLst/>
                    </a:prstGeom>
                    <a:noFill/>
                    <a:ln>
                      <a:noFill/>
                    </a:ln>
                  </pic:spPr>
                </pic:pic>
              </a:graphicData>
            </a:graphic>
          </wp:inline>
        </w:drawing>
      </w:r>
    </w:p>
    <w:p w14:paraId="6659E052" w14:textId="0B780D8D" w:rsidR="00711B59" w:rsidRPr="00711B59" w:rsidRDefault="0090720A" w:rsidP="0090720A">
      <w:pPr>
        <w:pStyle w:val="Caption"/>
      </w:pPr>
      <w:bookmarkStart w:id="47" w:name="_Ref56817247"/>
      <w:r>
        <w:t xml:space="preserve">Supplementary Figure </w:t>
      </w:r>
      <w:fldSimple w:instr=" SEQ Supplementary_Figure \* ARABIC ">
        <w:r w:rsidR="00E01B44">
          <w:rPr>
            <w:noProof/>
          </w:rPr>
          <w:t>12</w:t>
        </w:r>
      </w:fldSimple>
      <w:bookmarkEnd w:id="47"/>
      <w:r>
        <w:t xml:space="preserve">: </w:t>
      </w:r>
      <w:r w:rsidRPr="0090720A">
        <w:t>A. As</w:t>
      </w:r>
      <w:r>
        <w:t xml:space="preserve"> </w:t>
      </w:r>
      <w:r>
        <w:fldChar w:fldCharType="begin"/>
      </w:r>
      <w:r>
        <w:instrText xml:space="preserve"> REF _Ref53953337 \h </w:instrText>
      </w:r>
      <w:r>
        <w:fldChar w:fldCharType="separate"/>
      </w:r>
      <w:r w:rsidR="00E01B44">
        <w:t xml:space="preserve">Supplementary Figure </w:t>
      </w:r>
      <w:r w:rsidR="00E01B44">
        <w:rPr>
          <w:noProof/>
        </w:rPr>
        <w:t>4</w:t>
      </w:r>
      <w:r>
        <w:fldChar w:fldCharType="end"/>
      </w:r>
      <w:r w:rsidRPr="0090720A">
        <w:t>, but for the four best Generalized Linear Mixed Models (M14, M15, M24, M25) and a Linear Mixed Model solution (LMM). B. As</w:t>
      </w:r>
      <w:r>
        <w:t xml:space="preserve"> </w:t>
      </w:r>
      <w:r>
        <w:fldChar w:fldCharType="begin"/>
      </w:r>
      <w:r>
        <w:instrText xml:space="preserve"> REF _Ref53958947 \h </w:instrText>
      </w:r>
      <w:r>
        <w:fldChar w:fldCharType="separate"/>
      </w:r>
      <w:r w:rsidR="00E01B44">
        <w:t xml:space="preserve">Supplementary Figure </w:t>
      </w:r>
      <w:r w:rsidR="00E01B44">
        <w:rPr>
          <w:noProof/>
        </w:rPr>
        <w:t>5</w:t>
      </w:r>
      <w:r>
        <w:fldChar w:fldCharType="end"/>
      </w:r>
      <w:r w:rsidRPr="0090720A">
        <w:t>, but for the four best Generalized Linear Mixed Models (M14, M15, M24, M25) and a Linear Mixed Model solution (LMM).</w:t>
      </w:r>
    </w:p>
    <w:sectPr w:rsidR="00711B59" w:rsidRPr="00711B59">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7B611" w14:textId="77777777" w:rsidR="00BC213D" w:rsidRDefault="00BC213D" w:rsidP="003C3931">
      <w:pPr>
        <w:spacing w:after="0" w:line="240" w:lineRule="auto"/>
      </w:pPr>
      <w:r>
        <w:separator/>
      </w:r>
    </w:p>
  </w:endnote>
  <w:endnote w:type="continuationSeparator" w:id="0">
    <w:p w14:paraId="539EBB6E" w14:textId="77777777" w:rsidR="00BC213D" w:rsidRDefault="00BC213D" w:rsidP="003C3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595613"/>
      <w:docPartObj>
        <w:docPartGallery w:val="Page Numbers (Bottom of Page)"/>
        <w:docPartUnique/>
      </w:docPartObj>
    </w:sdtPr>
    <w:sdtEndPr>
      <w:rPr>
        <w:noProof/>
      </w:rPr>
    </w:sdtEndPr>
    <w:sdtContent>
      <w:p w14:paraId="6AC9B816" w14:textId="6459D3C2" w:rsidR="0013323B" w:rsidRDefault="001332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1079DF" w14:textId="77777777" w:rsidR="0013323B" w:rsidRDefault="00133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F0398" w14:textId="77777777" w:rsidR="00BC213D" w:rsidRDefault="00BC213D" w:rsidP="003C3931">
      <w:pPr>
        <w:spacing w:after="0" w:line="240" w:lineRule="auto"/>
      </w:pPr>
      <w:r>
        <w:separator/>
      </w:r>
    </w:p>
  </w:footnote>
  <w:footnote w:type="continuationSeparator" w:id="0">
    <w:p w14:paraId="070CCE3A" w14:textId="77777777" w:rsidR="00BC213D" w:rsidRDefault="00BC213D" w:rsidP="003C39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4A10DE"/>
    <w:multiLevelType w:val="hybridMultilevel"/>
    <w:tmpl w:val="9D4AAF6C"/>
    <w:lvl w:ilvl="0" w:tplc="BBA2C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6775F"/>
    <w:multiLevelType w:val="hybridMultilevel"/>
    <w:tmpl w:val="FEB4E6F0"/>
    <w:lvl w:ilvl="0" w:tplc="92C2C0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20EF"/>
    <w:rsid w:val="0000500A"/>
    <w:rsid w:val="00005EE9"/>
    <w:rsid w:val="00006DF5"/>
    <w:rsid w:val="00016159"/>
    <w:rsid w:val="00016F09"/>
    <w:rsid w:val="000225BA"/>
    <w:rsid w:val="0002478D"/>
    <w:rsid w:val="00027C8F"/>
    <w:rsid w:val="00030CC8"/>
    <w:rsid w:val="0003168F"/>
    <w:rsid w:val="000346F5"/>
    <w:rsid w:val="00036354"/>
    <w:rsid w:val="0004040C"/>
    <w:rsid w:val="0004355D"/>
    <w:rsid w:val="00052279"/>
    <w:rsid w:val="00052985"/>
    <w:rsid w:val="000567AC"/>
    <w:rsid w:val="000606DA"/>
    <w:rsid w:val="00062EE6"/>
    <w:rsid w:val="00064030"/>
    <w:rsid w:val="000659EF"/>
    <w:rsid w:val="00065C3B"/>
    <w:rsid w:val="00066725"/>
    <w:rsid w:val="00067743"/>
    <w:rsid w:val="0007145B"/>
    <w:rsid w:val="000741BD"/>
    <w:rsid w:val="000900AD"/>
    <w:rsid w:val="000902F1"/>
    <w:rsid w:val="00090555"/>
    <w:rsid w:val="0009121F"/>
    <w:rsid w:val="00091BB0"/>
    <w:rsid w:val="000935ED"/>
    <w:rsid w:val="00096F43"/>
    <w:rsid w:val="000A2EE2"/>
    <w:rsid w:val="000A4380"/>
    <w:rsid w:val="000A5048"/>
    <w:rsid w:val="000A704F"/>
    <w:rsid w:val="000B0C05"/>
    <w:rsid w:val="000B28DC"/>
    <w:rsid w:val="000B62EF"/>
    <w:rsid w:val="000C0C12"/>
    <w:rsid w:val="000C2FC4"/>
    <w:rsid w:val="000C352E"/>
    <w:rsid w:val="000D4D2B"/>
    <w:rsid w:val="000D624D"/>
    <w:rsid w:val="000E15EE"/>
    <w:rsid w:val="000E4385"/>
    <w:rsid w:val="000E7E22"/>
    <w:rsid w:val="0010215D"/>
    <w:rsid w:val="00102A20"/>
    <w:rsid w:val="0010338B"/>
    <w:rsid w:val="001058D4"/>
    <w:rsid w:val="00113C0F"/>
    <w:rsid w:val="0013323B"/>
    <w:rsid w:val="00136CB0"/>
    <w:rsid w:val="00140BED"/>
    <w:rsid w:val="0014331A"/>
    <w:rsid w:val="00145B35"/>
    <w:rsid w:val="001463F7"/>
    <w:rsid w:val="001514D4"/>
    <w:rsid w:val="001624FE"/>
    <w:rsid w:val="001635C7"/>
    <w:rsid w:val="001637F8"/>
    <w:rsid w:val="00170C5B"/>
    <w:rsid w:val="00183E8D"/>
    <w:rsid w:val="001849FC"/>
    <w:rsid w:val="00191AFC"/>
    <w:rsid w:val="00193738"/>
    <w:rsid w:val="001A7B42"/>
    <w:rsid w:val="001B6529"/>
    <w:rsid w:val="001C029E"/>
    <w:rsid w:val="001C2D0F"/>
    <w:rsid w:val="001D7CF8"/>
    <w:rsid w:val="001D7E2D"/>
    <w:rsid w:val="00200656"/>
    <w:rsid w:val="00201F2D"/>
    <w:rsid w:val="0021336B"/>
    <w:rsid w:val="00213702"/>
    <w:rsid w:val="002223ED"/>
    <w:rsid w:val="00223032"/>
    <w:rsid w:val="00223946"/>
    <w:rsid w:val="00224F65"/>
    <w:rsid w:val="00225BB1"/>
    <w:rsid w:val="00230D1F"/>
    <w:rsid w:val="002342F3"/>
    <w:rsid w:val="00237024"/>
    <w:rsid w:val="0023792F"/>
    <w:rsid w:val="0024115D"/>
    <w:rsid w:val="00245CE7"/>
    <w:rsid w:val="0024697D"/>
    <w:rsid w:val="00253C61"/>
    <w:rsid w:val="0025476D"/>
    <w:rsid w:val="00257340"/>
    <w:rsid w:val="002619A1"/>
    <w:rsid w:val="00266C53"/>
    <w:rsid w:val="00271559"/>
    <w:rsid w:val="002776A5"/>
    <w:rsid w:val="00283509"/>
    <w:rsid w:val="00291340"/>
    <w:rsid w:val="0029207F"/>
    <w:rsid w:val="00294964"/>
    <w:rsid w:val="002968A0"/>
    <w:rsid w:val="002A39E7"/>
    <w:rsid w:val="002B0190"/>
    <w:rsid w:val="002B2472"/>
    <w:rsid w:val="002B4569"/>
    <w:rsid w:val="002C776C"/>
    <w:rsid w:val="002D76A4"/>
    <w:rsid w:val="002E0B9A"/>
    <w:rsid w:val="002E120B"/>
    <w:rsid w:val="002E566C"/>
    <w:rsid w:val="002E7F93"/>
    <w:rsid w:val="002F3D29"/>
    <w:rsid w:val="00301A51"/>
    <w:rsid w:val="00311631"/>
    <w:rsid w:val="00330150"/>
    <w:rsid w:val="003341F0"/>
    <w:rsid w:val="00334EE5"/>
    <w:rsid w:val="0034011A"/>
    <w:rsid w:val="00342F2F"/>
    <w:rsid w:val="00343A55"/>
    <w:rsid w:val="00345392"/>
    <w:rsid w:val="00347FD1"/>
    <w:rsid w:val="00352DD8"/>
    <w:rsid w:val="00360778"/>
    <w:rsid w:val="003626C1"/>
    <w:rsid w:val="00362BBF"/>
    <w:rsid w:val="00363B22"/>
    <w:rsid w:val="00372F84"/>
    <w:rsid w:val="00376144"/>
    <w:rsid w:val="0038174A"/>
    <w:rsid w:val="00392233"/>
    <w:rsid w:val="00394692"/>
    <w:rsid w:val="00394EE7"/>
    <w:rsid w:val="00395624"/>
    <w:rsid w:val="003A05EE"/>
    <w:rsid w:val="003A070F"/>
    <w:rsid w:val="003A166D"/>
    <w:rsid w:val="003A187D"/>
    <w:rsid w:val="003A2B7D"/>
    <w:rsid w:val="003A4042"/>
    <w:rsid w:val="003B29B6"/>
    <w:rsid w:val="003C3931"/>
    <w:rsid w:val="003C3AFC"/>
    <w:rsid w:val="003C4C58"/>
    <w:rsid w:val="003C5BC8"/>
    <w:rsid w:val="003D64A5"/>
    <w:rsid w:val="003D67F3"/>
    <w:rsid w:val="003D7A80"/>
    <w:rsid w:val="003D7C3A"/>
    <w:rsid w:val="003D7C9B"/>
    <w:rsid w:val="003E1274"/>
    <w:rsid w:val="003E29FA"/>
    <w:rsid w:val="003E3AE3"/>
    <w:rsid w:val="003E4683"/>
    <w:rsid w:val="003E605C"/>
    <w:rsid w:val="003F5A32"/>
    <w:rsid w:val="003F76B7"/>
    <w:rsid w:val="00402356"/>
    <w:rsid w:val="00405E30"/>
    <w:rsid w:val="0040662E"/>
    <w:rsid w:val="00410C58"/>
    <w:rsid w:val="004156E9"/>
    <w:rsid w:val="0041570E"/>
    <w:rsid w:val="004214D7"/>
    <w:rsid w:val="00422BB7"/>
    <w:rsid w:val="0042638C"/>
    <w:rsid w:val="0043048B"/>
    <w:rsid w:val="00433D8F"/>
    <w:rsid w:val="0044263D"/>
    <w:rsid w:val="004433F2"/>
    <w:rsid w:val="00446AC9"/>
    <w:rsid w:val="00446CA3"/>
    <w:rsid w:val="00450231"/>
    <w:rsid w:val="0045241A"/>
    <w:rsid w:val="00454E77"/>
    <w:rsid w:val="00462C53"/>
    <w:rsid w:val="00467517"/>
    <w:rsid w:val="0047200C"/>
    <w:rsid w:val="0047367A"/>
    <w:rsid w:val="00480C7D"/>
    <w:rsid w:val="004851AE"/>
    <w:rsid w:val="00486FB9"/>
    <w:rsid w:val="004919B1"/>
    <w:rsid w:val="00492090"/>
    <w:rsid w:val="00497C0A"/>
    <w:rsid w:val="004A2F13"/>
    <w:rsid w:val="004A3B0B"/>
    <w:rsid w:val="004A5B57"/>
    <w:rsid w:val="004B17C0"/>
    <w:rsid w:val="004B7E59"/>
    <w:rsid w:val="004C1DC0"/>
    <w:rsid w:val="004C3A4F"/>
    <w:rsid w:val="004C66FB"/>
    <w:rsid w:val="004C6B72"/>
    <w:rsid w:val="004C6E2F"/>
    <w:rsid w:val="004D1E77"/>
    <w:rsid w:val="004D31EC"/>
    <w:rsid w:val="004D3338"/>
    <w:rsid w:val="004D3494"/>
    <w:rsid w:val="004D5748"/>
    <w:rsid w:val="004D5B40"/>
    <w:rsid w:val="004E28DF"/>
    <w:rsid w:val="004E458E"/>
    <w:rsid w:val="004F1565"/>
    <w:rsid w:val="004F7709"/>
    <w:rsid w:val="0050448D"/>
    <w:rsid w:val="00511393"/>
    <w:rsid w:val="0051494A"/>
    <w:rsid w:val="0051498A"/>
    <w:rsid w:val="005167DF"/>
    <w:rsid w:val="00517177"/>
    <w:rsid w:val="005302A4"/>
    <w:rsid w:val="00532750"/>
    <w:rsid w:val="00533392"/>
    <w:rsid w:val="0054797F"/>
    <w:rsid w:val="005532A1"/>
    <w:rsid w:val="00562667"/>
    <w:rsid w:val="00565AE8"/>
    <w:rsid w:val="00575840"/>
    <w:rsid w:val="00576176"/>
    <w:rsid w:val="005770DE"/>
    <w:rsid w:val="00580A34"/>
    <w:rsid w:val="005907E4"/>
    <w:rsid w:val="00591B22"/>
    <w:rsid w:val="00593669"/>
    <w:rsid w:val="005955F7"/>
    <w:rsid w:val="005A11FC"/>
    <w:rsid w:val="005A44E1"/>
    <w:rsid w:val="005A6220"/>
    <w:rsid w:val="005B5462"/>
    <w:rsid w:val="005C2338"/>
    <w:rsid w:val="005C4DF0"/>
    <w:rsid w:val="005D169F"/>
    <w:rsid w:val="005D208B"/>
    <w:rsid w:val="005D490E"/>
    <w:rsid w:val="005D5995"/>
    <w:rsid w:val="005E562A"/>
    <w:rsid w:val="00604177"/>
    <w:rsid w:val="00604795"/>
    <w:rsid w:val="00604857"/>
    <w:rsid w:val="00615A10"/>
    <w:rsid w:val="00617A57"/>
    <w:rsid w:val="006223F2"/>
    <w:rsid w:val="00626A1B"/>
    <w:rsid w:val="00636143"/>
    <w:rsid w:val="00636D5B"/>
    <w:rsid w:val="006406A3"/>
    <w:rsid w:val="00644B58"/>
    <w:rsid w:val="006521A0"/>
    <w:rsid w:val="0065579C"/>
    <w:rsid w:val="00661AF3"/>
    <w:rsid w:val="006620E7"/>
    <w:rsid w:val="006648A9"/>
    <w:rsid w:val="006658FB"/>
    <w:rsid w:val="00667B49"/>
    <w:rsid w:val="00667C0E"/>
    <w:rsid w:val="0067329A"/>
    <w:rsid w:val="0067398F"/>
    <w:rsid w:val="00673B93"/>
    <w:rsid w:val="00677DF1"/>
    <w:rsid w:val="00680550"/>
    <w:rsid w:val="006815D7"/>
    <w:rsid w:val="00681DFB"/>
    <w:rsid w:val="0068280D"/>
    <w:rsid w:val="00682FF6"/>
    <w:rsid w:val="006861F9"/>
    <w:rsid w:val="00687B85"/>
    <w:rsid w:val="006901FC"/>
    <w:rsid w:val="00691CDA"/>
    <w:rsid w:val="006928E2"/>
    <w:rsid w:val="00694C06"/>
    <w:rsid w:val="0069572D"/>
    <w:rsid w:val="006A2536"/>
    <w:rsid w:val="006A6799"/>
    <w:rsid w:val="006B1BC0"/>
    <w:rsid w:val="006B3507"/>
    <w:rsid w:val="006B58A3"/>
    <w:rsid w:val="006C22AF"/>
    <w:rsid w:val="006C2541"/>
    <w:rsid w:val="006C617E"/>
    <w:rsid w:val="006D0A02"/>
    <w:rsid w:val="006D418E"/>
    <w:rsid w:val="006D45BB"/>
    <w:rsid w:val="006D47EE"/>
    <w:rsid w:val="006D608E"/>
    <w:rsid w:val="006D7A15"/>
    <w:rsid w:val="006E68C8"/>
    <w:rsid w:val="006E7D0C"/>
    <w:rsid w:val="006F31E2"/>
    <w:rsid w:val="006F5FC8"/>
    <w:rsid w:val="007000F6"/>
    <w:rsid w:val="007002AE"/>
    <w:rsid w:val="00702D62"/>
    <w:rsid w:val="00705F1D"/>
    <w:rsid w:val="00707328"/>
    <w:rsid w:val="00707C5B"/>
    <w:rsid w:val="0071058B"/>
    <w:rsid w:val="00711002"/>
    <w:rsid w:val="00711B59"/>
    <w:rsid w:val="007325F9"/>
    <w:rsid w:val="00735041"/>
    <w:rsid w:val="00741D7F"/>
    <w:rsid w:val="00741EA5"/>
    <w:rsid w:val="0074482F"/>
    <w:rsid w:val="00753EAC"/>
    <w:rsid w:val="007613B2"/>
    <w:rsid w:val="00764C99"/>
    <w:rsid w:val="0077031D"/>
    <w:rsid w:val="00772B3B"/>
    <w:rsid w:val="007839B9"/>
    <w:rsid w:val="00791E7B"/>
    <w:rsid w:val="007978C6"/>
    <w:rsid w:val="007A1841"/>
    <w:rsid w:val="007A3D11"/>
    <w:rsid w:val="007B24C5"/>
    <w:rsid w:val="007B2BA3"/>
    <w:rsid w:val="007B6AE2"/>
    <w:rsid w:val="007B7145"/>
    <w:rsid w:val="007C072A"/>
    <w:rsid w:val="007C1441"/>
    <w:rsid w:val="007C2D01"/>
    <w:rsid w:val="007C69C5"/>
    <w:rsid w:val="007D4B9A"/>
    <w:rsid w:val="007D7C15"/>
    <w:rsid w:val="007E1B0A"/>
    <w:rsid w:val="007E3D46"/>
    <w:rsid w:val="007E6507"/>
    <w:rsid w:val="007F0385"/>
    <w:rsid w:val="007F1400"/>
    <w:rsid w:val="00804B59"/>
    <w:rsid w:val="00814D41"/>
    <w:rsid w:val="008174A1"/>
    <w:rsid w:val="00823F1E"/>
    <w:rsid w:val="00825577"/>
    <w:rsid w:val="0082728C"/>
    <w:rsid w:val="00833412"/>
    <w:rsid w:val="008349C8"/>
    <w:rsid w:val="008423F7"/>
    <w:rsid w:val="00844526"/>
    <w:rsid w:val="008459C4"/>
    <w:rsid w:val="0084662D"/>
    <w:rsid w:val="00847804"/>
    <w:rsid w:val="0085109B"/>
    <w:rsid w:val="00857CBD"/>
    <w:rsid w:val="008605FC"/>
    <w:rsid w:val="00864CE1"/>
    <w:rsid w:val="00864EF6"/>
    <w:rsid w:val="00874473"/>
    <w:rsid w:val="00881616"/>
    <w:rsid w:val="00883122"/>
    <w:rsid w:val="008914CC"/>
    <w:rsid w:val="00891A6A"/>
    <w:rsid w:val="00892092"/>
    <w:rsid w:val="00895152"/>
    <w:rsid w:val="0089639D"/>
    <w:rsid w:val="008973C0"/>
    <w:rsid w:val="008A5AFC"/>
    <w:rsid w:val="008A5B20"/>
    <w:rsid w:val="008B0DC4"/>
    <w:rsid w:val="008B0F83"/>
    <w:rsid w:val="008B1082"/>
    <w:rsid w:val="008B1E7A"/>
    <w:rsid w:val="008B2525"/>
    <w:rsid w:val="008B25CE"/>
    <w:rsid w:val="008C1FA1"/>
    <w:rsid w:val="008C6975"/>
    <w:rsid w:val="008D2D79"/>
    <w:rsid w:val="008D5416"/>
    <w:rsid w:val="008D6DD5"/>
    <w:rsid w:val="008D705D"/>
    <w:rsid w:val="008F1103"/>
    <w:rsid w:val="008F2E8D"/>
    <w:rsid w:val="008F3C2B"/>
    <w:rsid w:val="008F3E5B"/>
    <w:rsid w:val="008F4C8E"/>
    <w:rsid w:val="00902334"/>
    <w:rsid w:val="00903F61"/>
    <w:rsid w:val="009042C8"/>
    <w:rsid w:val="009058EC"/>
    <w:rsid w:val="0090649B"/>
    <w:rsid w:val="0090720A"/>
    <w:rsid w:val="00911846"/>
    <w:rsid w:val="00916B7C"/>
    <w:rsid w:val="0091719E"/>
    <w:rsid w:val="009174FE"/>
    <w:rsid w:val="009343BB"/>
    <w:rsid w:val="00935FA0"/>
    <w:rsid w:val="0094129D"/>
    <w:rsid w:val="009421F0"/>
    <w:rsid w:val="00943861"/>
    <w:rsid w:val="009571BF"/>
    <w:rsid w:val="00962AC6"/>
    <w:rsid w:val="00963ECB"/>
    <w:rsid w:val="00967DFF"/>
    <w:rsid w:val="009747AB"/>
    <w:rsid w:val="00983A7F"/>
    <w:rsid w:val="009874E4"/>
    <w:rsid w:val="00990D7F"/>
    <w:rsid w:val="0099158C"/>
    <w:rsid w:val="0099358C"/>
    <w:rsid w:val="00997282"/>
    <w:rsid w:val="009A066E"/>
    <w:rsid w:val="009B0F6A"/>
    <w:rsid w:val="009B6F2B"/>
    <w:rsid w:val="009C0D5A"/>
    <w:rsid w:val="009C621A"/>
    <w:rsid w:val="009D1960"/>
    <w:rsid w:val="009D4DA1"/>
    <w:rsid w:val="009D7A91"/>
    <w:rsid w:val="009E0CD5"/>
    <w:rsid w:val="009E1D51"/>
    <w:rsid w:val="009E3758"/>
    <w:rsid w:val="009E52FE"/>
    <w:rsid w:val="009E56ED"/>
    <w:rsid w:val="009E6EB5"/>
    <w:rsid w:val="009E77FA"/>
    <w:rsid w:val="00A00E3A"/>
    <w:rsid w:val="00A02993"/>
    <w:rsid w:val="00A03E69"/>
    <w:rsid w:val="00A04409"/>
    <w:rsid w:val="00A11592"/>
    <w:rsid w:val="00A12C7E"/>
    <w:rsid w:val="00A12D46"/>
    <w:rsid w:val="00A16063"/>
    <w:rsid w:val="00A220A8"/>
    <w:rsid w:val="00A43EA8"/>
    <w:rsid w:val="00A47D87"/>
    <w:rsid w:val="00A65BE7"/>
    <w:rsid w:val="00A721D6"/>
    <w:rsid w:val="00A7456F"/>
    <w:rsid w:val="00A77607"/>
    <w:rsid w:val="00A81503"/>
    <w:rsid w:val="00A82310"/>
    <w:rsid w:val="00A84473"/>
    <w:rsid w:val="00A90E30"/>
    <w:rsid w:val="00A95471"/>
    <w:rsid w:val="00A95AD9"/>
    <w:rsid w:val="00AA45D7"/>
    <w:rsid w:val="00AB2828"/>
    <w:rsid w:val="00AB5E7C"/>
    <w:rsid w:val="00AB6326"/>
    <w:rsid w:val="00AB6C49"/>
    <w:rsid w:val="00AC0257"/>
    <w:rsid w:val="00AC0A99"/>
    <w:rsid w:val="00AC2868"/>
    <w:rsid w:val="00AC3C4E"/>
    <w:rsid w:val="00AC693F"/>
    <w:rsid w:val="00AD037B"/>
    <w:rsid w:val="00AD1596"/>
    <w:rsid w:val="00AD2E74"/>
    <w:rsid w:val="00AD5CBE"/>
    <w:rsid w:val="00AD64E6"/>
    <w:rsid w:val="00AD7A3E"/>
    <w:rsid w:val="00AE4962"/>
    <w:rsid w:val="00AE5E3C"/>
    <w:rsid w:val="00AF0F38"/>
    <w:rsid w:val="00AF1850"/>
    <w:rsid w:val="00AF2F09"/>
    <w:rsid w:val="00AF719D"/>
    <w:rsid w:val="00AF71F1"/>
    <w:rsid w:val="00AF7DB1"/>
    <w:rsid w:val="00B05058"/>
    <w:rsid w:val="00B155D3"/>
    <w:rsid w:val="00B16693"/>
    <w:rsid w:val="00B2157B"/>
    <w:rsid w:val="00B22EBD"/>
    <w:rsid w:val="00B24EB1"/>
    <w:rsid w:val="00B25DC1"/>
    <w:rsid w:val="00B27ECB"/>
    <w:rsid w:val="00B323A0"/>
    <w:rsid w:val="00B33FA9"/>
    <w:rsid w:val="00B34EFD"/>
    <w:rsid w:val="00B4197D"/>
    <w:rsid w:val="00B44816"/>
    <w:rsid w:val="00B53A92"/>
    <w:rsid w:val="00B555B6"/>
    <w:rsid w:val="00B56364"/>
    <w:rsid w:val="00B636E9"/>
    <w:rsid w:val="00B65CD5"/>
    <w:rsid w:val="00B67164"/>
    <w:rsid w:val="00B7304A"/>
    <w:rsid w:val="00B74A29"/>
    <w:rsid w:val="00B76B09"/>
    <w:rsid w:val="00B801C6"/>
    <w:rsid w:val="00B81FFD"/>
    <w:rsid w:val="00B828FD"/>
    <w:rsid w:val="00B869A4"/>
    <w:rsid w:val="00B96E38"/>
    <w:rsid w:val="00BA05F6"/>
    <w:rsid w:val="00BA3462"/>
    <w:rsid w:val="00BB1661"/>
    <w:rsid w:val="00BB6002"/>
    <w:rsid w:val="00BB7867"/>
    <w:rsid w:val="00BC213D"/>
    <w:rsid w:val="00BC2225"/>
    <w:rsid w:val="00BC3189"/>
    <w:rsid w:val="00BC3268"/>
    <w:rsid w:val="00BC54C3"/>
    <w:rsid w:val="00BD4A1C"/>
    <w:rsid w:val="00BE27CA"/>
    <w:rsid w:val="00BE4217"/>
    <w:rsid w:val="00BE706D"/>
    <w:rsid w:val="00BF2807"/>
    <w:rsid w:val="00BF51AF"/>
    <w:rsid w:val="00BF6858"/>
    <w:rsid w:val="00C04569"/>
    <w:rsid w:val="00C108D7"/>
    <w:rsid w:val="00C141AD"/>
    <w:rsid w:val="00C14ABF"/>
    <w:rsid w:val="00C172BD"/>
    <w:rsid w:val="00C20532"/>
    <w:rsid w:val="00C246AC"/>
    <w:rsid w:val="00C329FD"/>
    <w:rsid w:val="00C363D5"/>
    <w:rsid w:val="00C472AA"/>
    <w:rsid w:val="00C4774C"/>
    <w:rsid w:val="00C50795"/>
    <w:rsid w:val="00C612F7"/>
    <w:rsid w:val="00C626CC"/>
    <w:rsid w:val="00C76F61"/>
    <w:rsid w:val="00C83E3B"/>
    <w:rsid w:val="00C8434A"/>
    <w:rsid w:val="00C84F16"/>
    <w:rsid w:val="00C92C77"/>
    <w:rsid w:val="00C97284"/>
    <w:rsid w:val="00CA15FD"/>
    <w:rsid w:val="00CA2A7C"/>
    <w:rsid w:val="00CC11E8"/>
    <w:rsid w:val="00CC15DA"/>
    <w:rsid w:val="00CC2907"/>
    <w:rsid w:val="00CC6826"/>
    <w:rsid w:val="00CD207E"/>
    <w:rsid w:val="00CD2FA9"/>
    <w:rsid w:val="00CD433B"/>
    <w:rsid w:val="00CE7A3A"/>
    <w:rsid w:val="00CF5E0D"/>
    <w:rsid w:val="00D0181F"/>
    <w:rsid w:val="00D02B88"/>
    <w:rsid w:val="00D039D9"/>
    <w:rsid w:val="00D0507A"/>
    <w:rsid w:val="00D059FA"/>
    <w:rsid w:val="00D0792C"/>
    <w:rsid w:val="00D12151"/>
    <w:rsid w:val="00D1355B"/>
    <w:rsid w:val="00D14F8A"/>
    <w:rsid w:val="00D21577"/>
    <w:rsid w:val="00D21A84"/>
    <w:rsid w:val="00D2405F"/>
    <w:rsid w:val="00D26E0C"/>
    <w:rsid w:val="00D2736D"/>
    <w:rsid w:val="00D306C3"/>
    <w:rsid w:val="00D33F41"/>
    <w:rsid w:val="00D40248"/>
    <w:rsid w:val="00D412DF"/>
    <w:rsid w:val="00D415A0"/>
    <w:rsid w:val="00D438FA"/>
    <w:rsid w:val="00D47159"/>
    <w:rsid w:val="00D50741"/>
    <w:rsid w:val="00D529F3"/>
    <w:rsid w:val="00D52C20"/>
    <w:rsid w:val="00D5509F"/>
    <w:rsid w:val="00D556B1"/>
    <w:rsid w:val="00D55DC4"/>
    <w:rsid w:val="00D6095D"/>
    <w:rsid w:val="00D6573E"/>
    <w:rsid w:val="00D70079"/>
    <w:rsid w:val="00D72F9C"/>
    <w:rsid w:val="00D757D5"/>
    <w:rsid w:val="00D805A7"/>
    <w:rsid w:val="00D9307C"/>
    <w:rsid w:val="00D936BA"/>
    <w:rsid w:val="00DA0E54"/>
    <w:rsid w:val="00DB0A11"/>
    <w:rsid w:val="00DB14F3"/>
    <w:rsid w:val="00DB27F6"/>
    <w:rsid w:val="00DB2A4D"/>
    <w:rsid w:val="00DB4B8A"/>
    <w:rsid w:val="00DB5B94"/>
    <w:rsid w:val="00DB5BC3"/>
    <w:rsid w:val="00DE463F"/>
    <w:rsid w:val="00DF1EB3"/>
    <w:rsid w:val="00DF72F0"/>
    <w:rsid w:val="00DF75E1"/>
    <w:rsid w:val="00E01B44"/>
    <w:rsid w:val="00E02B28"/>
    <w:rsid w:val="00E055FF"/>
    <w:rsid w:val="00E11438"/>
    <w:rsid w:val="00E13B62"/>
    <w:rsid w:val="00E17EC6"/>
    <w:rsid w:val="00E17F5B"/>
    <w:rsid w:val="00E220BE"/>
    <w:rsid w:val="00E23977"/>
    <w:rsid w:val="00E24A54"/>
    <w:rsid w:val="00E2580B"/>
    <w:rsid w:val="00E3090E"/>
    <w:rsid w:val="00E3277F"/>
    <w:rsid w:val="00E34D65"/>
    <w:rsid w:val="00E35CB9"/>
    <w:rsid w:val="00E437AC"/>
    <w:rsid w:val="00E43C43"/>
    <w:rsid w:val="00E50F19"/>
    <w:rsid w:val="00E56C4D"/>
    <w:rsid w:val="00E61426"/>
    <w:rsid w:val="00E703DF"/>
    <w:rsid w:val="00E732D5"/>
    <w:rsid w:val="00E74B30"/>
    <w:rsid w:val="00E80456"/>
    <w:rsid w:val="00E82C92"/>
    <w:rsid w:val="00E836C6"/>
    <w:rsid w:val="00E84867"/>
    <w:rsid w:val="00E854E9"/>
    <w:rsid w:val="00E86EBC"/>
    <w:rsid w:val="00E86F3F"/>
    <w:rsid w:val="00E921DF"/>
    <w:rsid w:val="00E94DF4"/>
    <w:rsid w:val="00E95C92"/>
    <w:rsid w:val="00EA0D58"/>
    <w:rsid w:val="00EA1CE7"/>
    <w:rsid w:val="00EA3A57"/>
    <w:rsid w:val="00EB1769"/>
    <w:rsid w:val="00EB1BB1"/>
    <w:rsid w:val="00EB62DA"/>
    <w:rsid w:val="00EB6D3D"/>
    <w:rsid w:val="00EB7CAC"/>
    <w:rsid w:val="00EC3D94"/>
    <w:rsid w:val="00EC4E07"/>
    <w:rsid w:val="00EC6211"/>
    <w:rsid w:val="00ED17DB"/>
    <w:rsid w:val="00ED47C6"/>
    <w:rsid w:val="00EE53B5"/>
    <w:rsid w:val="00EE6079"/>
    <w:rsid w:val="00EF1D4D"/>
    <w:rsid w:val="00EF3100"/>
    <w:rsid w:val="00EF7C43"/>
    <w:rsid w:val="00F00041"/>
    <w:rsid w:val="00F06CF1"/>
    <w:rsid w:val="00F14D45"/>
    <w:rsid w:val="00F30B42"/>
    <w:rsid w:val="00F37CC4"/>
    <w:rsid w:val="00F50E35"/>
    <w:rsid w:val="00F51167"/>
    <w:rsid w:val="00F551A5"/>
    <w:rsid w:val="00F5699C"/>
    <w:rsid w:val="00F61C9F"/>
    <w:rsid w:val="00F61FE4"/>
    <w:rsid w:val="00F629B1"/>
    <w:rsid w:val="00F62DE0"/>
    <w:rsid w:val="00F63B99"/>
    <w:rsid w:val="00F70779"/>
    <w:rsid w:val="00F73361"/>
    <w:rsid w:val="00F7387E"/>
    <w:rsid w:val="00F7573F"/>
    <w:rsid w:val="00F7611E"/>
    <w:rsid w:val="00F80408"/>
    <w:rsid w:val="00F9234C"/>
    <w:rsid w:val="00F93B1B"/>
    <w:rsid w:val="00F93DBF"/>
    <w:rsid w:val="00F946DB"/>
    <w:rsid w:val="00F948B9"/>
    <w:rsid w:val="00F95054"/>
    <w:rsid w:val="00F9510E"/>
    <w:rsid w:val="00F96F69"/>
    <w:rsid w:val="00F9754E"/>
    <w:rsid w:val="00FA3C14"/>
    <w:rsid w:val="00FB2805"/>
    <w:rsid w:val="00FB5FEE"/>
    <w:rsid w:val="00FB7481"/>
    <w:rsid w:val="00FC2122"/>
    <w:rsid w:val="00FC4081"/>
    <w:rsid w:val="00FC4CC7"/>
    <w:rsid w:val="00FC4EBB"/>
    <w:rsid w:val="00FC7AF7"/>
    <w:rsid w:val="00FD5BD7"/>
    <w:rsid w:val="00FE0C4D"/>
    <w:rsid w:val="00FE2F7D"/>
    <w:rsid w:val="00FF4A22"/>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 w:type="paragraph" w:styleId="TOCHeading">
    <w:name w:val="TOC Heading"/>
    <w:basedOn w:val="Heading1"/>
    <w:next w:val="Normal"/>
    <w:uiPriority w:val="39"/>
    <w:unhideWhenUsed/>
    <w:qFormat/>
    <w:rsid w:val="008D5416"/>
    <w:pPr>
      <w:outlineLvl w:val="9"/>
    </w:pPr>
  </w:style>
  <w:style w:type="paragraph" w:styleId="TOC1">
    <w:name w:val="toc 1"/>
    <w:basedOn w:val="Normal"/>
    <w:next w:val="Normal"/>
    <w:autoRedefine/>
    <w:uiPriority w:val="39"/>
    <w:unhideWhenUsed/>
    <w:rsid w:val="008D5416"/>
    <w:pPr>
      <w:spacing w:after="100"/>
    </w:pPr>
  </w:style>
  <w:style w:type="paragraph" w:styleId="TOC2">
    <w:name w:val="toc 2"/>
    <w:basedOn w:val="Normal"/>
    <w:next w:val="Normal"/>
    <w:autoRedefine/>
    <w:uiPriority w:val="39"/>
    <w:unhideWhenUsed/>
    <w:rsid w:val="008D5416"/>
    <w:pPr>
      <w:spacing w:after="100"/>
      <w:ind w:left="220"/>
    </w:pPr>
  </w:style>
  <w:style w:type="paragraph" w:styleId="TOC3">
    <w:name w:val="toc 3"/>
    <w:basedOn w:val="Normal"/>
    <w:next w:val="Normal"/>
    <w:autoRedefine/>
    <w:uiPriority w:val="39"/>
    <w:unhideWhenUsed/>
    <w:rsid w:val="008D5416"/>
    <w:pPr>
      <w:spacing w:after="100"/>
      <w:ind w:left="440"/>
    </w:pPr>
  </w:style>
  <w:style w:type="character" w:styleId="UnresolvedMention">
    <w:name w:val="Unresolved Mention"/>
    <w:basedOn w:val="DefaultParagraphFont"/>
    <w:uiPriority w:val="99"/>
    <w:semiHidden/>
    <w:unhideWhenUsed/>
    <w:rsid w:val="000346F5"/>
    <w:rPr>
      <w:color w:val="605E5C"/>
      <w:shd w:val="clear" w:color="auto" w:fill="E1DFDD"/>
    </w:rPr>
  </w:style>
  <w:style w:type="paragraph" w:styleId="HTMLPreformatted">
    <w:name w:val="HTML Preformatted"/>
    <w:basedOn w:val="Normal"/>
    <w:link w:val="HTMLPreformattedChar"/>
    <w:uiPriority w:val="99"/>
    <w:semiHidden/>
    <w:unhideWhenUsed/>
    <w:rsid w:val="0099158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158C"/>
    <w:rPr>
      <w:rFonts w:ascii="Consolas" w:hAnsi="Consolas"/>
      <w:sz w:val="20"/>
      <w:szCs w:val="20"/>
    </w:rPr>
  </w:style>
  <w:style w:type="character" w:customStyle="1" w:styleId="textcell">
    <w:name w:val="textcell"/>
    <w:basedOn w:val="DefaultParagraphFont"/>
    <w:rsid w:val="00392233"/>
  </w:style>
  <w:style w:type="character" w:customStyle="1" w:styleId="numbercell">
    <w:name w:val="numbercell"/>
    <w:basedOn w:val="DefaultParagraphFont"/>
    <w:rsid w:val="00392233"/>
  </w:style>
  <w:style w:type="character" w:styleId="FollowedHyperlink">
    <w:name w:val="FollowedHyperlink"/>
    <w:basedOn w:val="DefaultParagraphFont"/>
    <w:uiPriority w:val="99"/>
    <w:semiHidden/>
    <w:unhideWhenUsed/>
    <w:rsid w:val="00636D5B"/>
    <w:rPr>
      <w:color w:val="954F72" w:themeColor="followedHyperlink"/>
      <w:u w:val="single"/>
    </w:rPr>
  </w:style>
  <w:style w:type="paragraph" w:styleId="Header">
    <w:name w:val="header"/>
    <w:basedOn w:val="Normal"/>
    <w:link w:val="HeaderChar"/>
    <w:uiPriority w:val="99"/>
    <w:unhideWhenUsed/>
    <w:rsid w:val="003C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931"/>
  </w:style>
  <w:style w:type="paragraph" w:styleId="Footer">
    <w:name w:val="footer"/>
    <w:basedOn w:val="Normal"/>
    <w:link w:val="FooterChar"/>
    <w:uiPriority w:val="99"/>
    <w:unhideWhenUsed/>
    <w:rsid w:val="003C3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19923">
      <w:bodyDiv w:val="1"/>
      <w:marLeft w:val="0"/>
      <w:marRight w:val="0"/>
      <w:marTop w:val="0"/>
      <w:marBottom w:val="0"/>
      <w:divBdr>
        <w:top w:val="none" w:sz="0" w:space="0" w:color="auto"/>
        <w:left w:val="none" w:sz="0" w:space="0" w:color="auto"/>
        <w:bottom w:val="none" w:sz="0" w:space="0" w:color="auto"/>
        <w:right w:val="none" w:sz="0" w:space="0" w:color="auto"/>
      </w:divBdr>
    </w:div>
    <w:div w:id="107087385">
      <w:bodyDiv w:val="1"/>
      <w:marLeft w:val="0"/>
      <w:marRight w:val="0"/>
      <w:marTop w:val="0"/>
      <w:marBottom w:val="0"/>
      <w:divBdr>
        <w:top w:val="none" w:sz="0" w:space="0" w:color="auto"/>
        <w:left w:val="none" w:sz="0" w:space="0" w:color="auto"/>
        <w:bottom w:val="none" w:sz="0" w:space="0" w:color="auto"/>
        <w:right w:val="none" w:sz="0" w:space="0" w:color="auto"/>
      </w:divBdr>
    </w:div>
    <w:div w:id="154297660">
      <w:bodyDiv w:val="1"/>
      <w:marLeft w:val="0"/>
      <w:marRight w:val="0"/>
      <w:marTop w:val="0"/>
      <w:marBottom w:val="0"/>
      <w:divBdr>
        <w:top w:val="none" w:sz="0" w:space="0" w:color="auto"/>
        <w:left w:val="none" w:sz="0" w:space="0" w:color="auto"/>
        <w:bottom w:val="none" w:sz="0" w:space="0" w:color="auto"/>
        <w:right w:val="none" w:sz="0" w:space="0" w:color="auto"/>
      </w:divBdr>
    </w:div>
    <w:div w:id="172768325">
      <w:bodyDiv w:val="1"/>
      <w:marLeft w:val="0"/>
      <w:marRight w:val="0"/>
      <w:marTop w:val="0"/>
      <w:marBottom w:val="0"/>
      <w:divBdr>
        <w:top w:val="none" w:sz="0" w:space="0" w:color="auto"/>
        <w:left w:val="none" w:sz="0" w:space="0" w:color="auto"/>
        <w:bottom w:val="none" w:sz="0" w:space="0" w:color="auto"/>
        <w:right w:val="none" w:sz="0" w:space="0" w:color="auto"/>
      </w:divBdr>
    </w:div>
    <w:div w:id="232475835">
      <w:bodyDiv w:val="1"/>
      <w:marLeft w:val="0"/>
      <w:marRight w:val="0"/>
      <w:marTop w:val="0"/>
      <w:marBottom w:val="0"/>
      <w:divBdr>
        <w:top w:val="none" w:sz="0" w:space="0" w:color="auto"/>
        <w:left w:val="none" w:sz="0" w:space="0" w:color="auto"/>
        <w:bottom w:val="none" w:sz="0" w:space="0" w:color="auto"/>
        <w:right w:val="none" w:sz="0" w:space="0" w:color="auto"/>
      </w:divBdr>
      <w:divsChild>
        <w:div w:id="778255871">
          <w:marLeft w:val="0"/>
          <w:marRight w:val="0"/>
          <w:marTop w:val="0"/>
          <w:marBottom w:val="0"/>
          <w:divBdr>
            <w:top w:val="none" w:sz="0" w:space="0" w:color="auto"/>
            <w:left w:val="none" w:sz="0" w:space="0" w:color="auto"/>
            <w:bottom w:val="none" w:sz="0" w:space="0" w:color="auto"/>
            <w:right w:val="none" w:sz="0" w:space="0" w:color="auto"/>
          </w:divBdr>
          <w:divsChild>
            <w:div w:id="690882745">
              <w:marLeft w:val="0"/>
              <w:marRight w:val="0"/>
              <w:marTop w:val="0"/>
              <w:marBottom w:val="0"/>
              <w:divBdr>
                <w:top w:val="none" w:sz="0" w:space="0" w:color="auto"/>
                <w:left w:val="none" w:sz="0" w:space="0" w:color="auto"/>
                <w:bottom w:val="none" w:sz="0" w:space="0" w:color="auto"/>
                <w:right w:val="none" w:sz="0" w:space="0" w:color="auto"/>
              </w:divBdr>
              <w:divsChild>
                <w:div w:id="1732607853">
                  <w:marLeft w:val="0"/>
                  <w:marRight w:val="150"/>
                  <w:marTop w:val="0"/>
                  <w:marBottom w:val="0"/>
                  <w:divBdr>
                    <w:top w:val="none" w:sz="0" w:space="0" w:color="auto"/>
                    <w:left w:val="none" w:sz="0" w:space="0" w:color="auto"/>
                    <w:bottom w:val="none" w:sz="0" w:space="0" w:color="auto"/>
                    <w:right w:val="none" w:sz="0" w:space="0" w:color="auto"/>
                  </w:divBdr>
                  <w:divsChild>
                    <w:div w:id="102843136">
                      <w:marLeft w:val="0"/>
                      <w:marRight w:val="150"/>
                      <w:marTop w:val="0"/>
                      <w:marBottom w:val="0"/>
                      <w:divBdr>
                        <w:top w:val="none" w:sz="0" w:space="0" w:color="auto"/>
                        <w:left w:val="none" w:sz="0" w:space="0" w:color="auto"/>
                        <w:bottom w:val="none" w:sz="0" w:space="0" w:color="auto"/>
                        <w:right w:val="none" w:sz="0" w:space="0" w:color="auto"/>
                      </w:divBdr>
                    </w:div>
                  </w:divsChild>
                </w:div>
                <w:div w:id="505677054">
                  <w:marLeft w:val="0"/>
                  <w:marRight w:val="150"/>
                  <w:marTop w:val="0"/>
                  <w:marBottom w:val="0"/>
                  <w:divBdr>
                    <w:top w:val="none" w:sz="0" w:space="0" w:color="auto"/>
                    <w:left w:val="none" w:sz="0" w:space="0" w:color="auto"/>
                    <w:bottom w:val="none" w:sz="0" w:space="0" w:color="auto"/>
                    <w:right w:val="none" w:sz="0" w:space="0" w:color="auto"/>
                  </w:divBdr>
                  <w:divsChild>
                    <w:div w:id="533230704">
                      <w:marLeft w:val="0"/>
                      <w:marRight w:val="150"/>
                      <w:marTop w:val="0"/>
                      <w:marBottom w:val="0"/>
                      <w:divBdr>
                        <w:top w:val="none" w:sz="0" w:space="0" w:color="auto"/>
                        <w:left w:val="none" w:sz="0" w:space="0" w:color="auto"/>
                        <w:bottom w:val="none" w:sz="0" w:space="0" w:color="auto"/>
                        <w:right w:val="none" w:sz="0" w:space="0" w:color="auto"/>
                      </w:divBdr>
                    </w:div>
                  </w:divsChild>
                </w:div>
                <w:div w:id="691296496">
                  <w:marLeft w:val="0"/>
                  <w:marRight w:val="150"/>
                  <w:marTop w:val="0"/>
                  <w:marBottom w:val="0"/>
                  <w:divBdr>
                    <w:top w:val="none" w:sz="0" w:space="0" w:color="auto"/>
                    <w:left w:val="none" w:sz="0" w:space="0" w:color="auto"/>
                    <w:bottom w:val="none" w:sz="0" w:space="0" w:color="auto"/>
                    <w:right w:val="none" w:sz="0" w:space="0" w:color="auto"/>
                  </w:divBdr>
                  <w:divsChild>
                    <w:div w:id="535896528">
                      <w:marLeft w:val="0"/>
                      <w:marRight w:val="150"/>
                      <w:marTop w:val="0"/>
                      <w:marBottom w:val="0"/>
                      <w:divBdr>
                        <w:top w:val="none" w:sz="0" w:space="0" w:color="auto"/>
                        <w:left w:val="none" w:sz="0" w:space="0" w:color="auto"/>
                        <w:bottom w:val="none" w:sz="0" w:space="0" w:color="auto"/>
                        <w:right w:val="none" w:sz="0" w:space="0" w:color="auto"/>
                      </w:divBdr>
                    </w:div>
                  </w:divsChild>
                </w:div>
                <w:div w:id="1663582881">
                  <w:marLeft w:val="0"/>
                  <w:marRight w:val="150"/>
                  <w:marTop w:val="0"/>
                  <w:marBottom w:val="0"/>
                  <w:divBdr>
                    <w:top w:val="none" w:sz="0" w:space="0" w:color="auto"/>
                    <w:left w:val="none" w:sz="0" w:space="0" w:color="auto"/>
                    <w:bottom w:val="none" w:sz="0" w:space="0" w:color="auto"/>
                    <w:right w:val="none" w:sz="0" w:space="0" w:color="auto"/>
                  </w:divBdr>
                  <w:divsChild>
                    <w:div w:id="3728516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01271">
      <w:bodyDiv w:val="1"/>
      <w:marLeft w:val="0"/>
      <w:marRight w:val="0"/>
      <w:marTop w:val="0"/>
      <w:marBottom w:val="0"/>
      <w:divBdr>
        <w:top w:val="none" w:sz="0" w:space="0" w:color="auto"/>
        <w:left w:val="none" w:sz="0" w:space="0" w:color="auto"/>
        <w:bottom w:val="none" w:sz="0" w:space="0" w:color="auto"/>
        <w:right w:val="none" w:sz="0" w:space="0" w:color="auto"/>
      </w:divBdr>
    </w:div>
    <w:div w:id="627780508">
      <w:bodyDiv w:val="1"/>
      <w:marLeft w:val="0"/>
      <w:marRight w:val="0"/>
      <w:marTop w:val="0"/>
      <w:marBottom w:val="0"/>
      <w:divBdr>
        <w:top w:val="none" w:sz="0" w:space="0" w:color="auto"/>
        <w:left w:val="none" w:sz="0" w:space="0" w:color="auto"/>
        <w:bottom w:val="none" w:sz="0" w:space="0" w:color="auto"/>
        <w:right w:val="none" w:sz="0" w:space="0" w:color="auto"/>
      </w:divBdr>
    </w:div>
    <w:div w:id="777019163">
      <w:bodyDiv w:val="1"/>
      <w:marLeft w:val="0"/>
      <w:marRight w:val="0"/>
      <w:marTop w:val="0"/>
      <w:marBottom w:val="0"/>
      <w:divBdr>
        <w:top w:val="none" w:sz="0" w:space="0" w:color="auto"/>
        <w:left w:val="none" w:sz="0" w:space="0" w:color="auto"/>
        <w:bottom w:val="none" w:sz="0" w:space="0" w:color="auto"/>
        <w:right w:val="none" w:sz="0" w:space="0" w:color="auto"/>
      </w:divBdr>
    </w:div>
    <w:div w:id="1117943133">
      <w:bodyDiv w:val="1"/>
      <w:marLeft w:val="0"/>
      <w:marRight w:val="0"/>
      <w:marTop w:val="0"/>
      <w:marBottom w:val="0"/>
      <w:divBdr>
        <w:top w:val="none" w:sz="0" w:space="0" w:color="auto"/>
        <w:left w:val="none" w:sz="0" w:space="0" w:color="auto"/>
        <w:bottom w:val="none" w:sz="0" w:space="0" w:color="auto"/>
        <w:right w:val="none" w:sz="0" w:space="0" w:color="auto"/>
      </w:divBdr>
    </w:div>
    <w:div w:id="1652294404">
      <w:bodyDiv w:val="1"/>
      <w:marLeft w:val="0"/>
      <w:marRight w:val="0"/>
      <w:marTop w:val="0"/>
      <w:marBottom w:val="0"/>
      <w:divBdr>
        <w:top w:val="none" w:sz="0" w:space="0" w:color="auto"/>
        <w:left w:val="none" w:sz="0" w:space="0" w:color="auto"/>
        <w:bottom w:val="none" w:sz="0" w:space="0" w:color="auto"/>
        <w:right w:val="none" w:sz="0" w:space="0" w:color="auto"/>
      </w:divBdr>
    </w:div>
    <w:div w:id="1784229416">
      <w:bodyDiv w:val="1"/>
      <w:marLeft w:val="0"/>
      <w:marRight w:val="0"/>
      <w:marTop w:val="0"/>
      <w:marBottom w:val="0"/>
      <w:divBdr>
        <w:top w:val="none" w:sz="0" w:space="0" w:color="auto"/>
        <w:left w:val="none" w:sz="0" w:space="0" w:color="auto"/>
        <w:bottom w:val="none" w:sz="0" w:space="0" w:color="auto"/>
        <w:right w:val="none" w:sz="0" w:space="0" w:color="auto"/>
      </w:divBdr>
      <w:divsChild>
        <w:div w:id="766656126">
          <w:marLeft w:val="0"/>
          <w:marRight w:val="0"/>
          <w:marTop w:val="0"/>
          <w:marBottom w:val="0"/>
          <w:divBdr>
            <w:top w:val="none" w:sz="0" w:space="0" w:color="auto"/>
            <w:left w:val="none" w:sz="0" w:space="0" w:color="auto"/>
            <w:bottom w:val="none" w:sz="0" w:space="0" w:color="auto"/>
            <w:right w:val="none" w:sz="0" w:space="0" w:color="auto"/>
          </w:divBdr>
          <w:divsChild>
            <w:div w:id="927924856">
              <w:marLeft w:val="0"/>
              <w:marRight w:val="0"/>
              <w:marTop w:val="0"/>
              <w:marBottom w:val="0"/>
              <w:divBdr>
                <w:top w:val="none" w:sz="0" w:space="0" w:color="auto"/>
                <w:left w:val="none" w:sz="0" w:space="0" w:color="auto"/>
                <w:bottom w:val="none" w:sz="0" w:space="0" w:color="auto"/>
                <w:right w:val="none" w:sz="0" w:space="0" w:color="auto"/>
              </w:divBdr>
              <w:divsChild>
                <w:div w:id="886837877">
                  <w:marLeft w:val="0"/>
                  <w:marRight w:val="150"/>
                  <w:marTop w:val="0"/>
                  <w:marBottom w:val="0"/>
                  <w:divBdr>
                    <w:top w:val="none" w:sz="0" w:space="0" w:color="auto"/>
                    <w:left w:val="none" w:sz="0" w:space="0" w:color="auto"/>
                    <w:bottom w:val="none" w:sz="0" w:space="0" w:color="auto"/>
                    <w:right w:val="none" w:sz="0" w:space="0" w:color="auto"/>
                  </w:divBdr>
                  <w:divsChild>
                    <w:div w:id="1490441410">
                      <w:marLeft w:val="0"/>
                      <w:marRight w:val="150"/>
                      <w:marTop w:val="0"/>
                      <w:marBottom w:val="0"/>
                      <w:divBdr>
                        <w:top w:val="none" w:sz="0" w:space="0" w:color="auto"/>
                        <w:left w:val="none" w:sz="0" w:space="0" w:color="auto"/>
                        <w:bottom w:val="none" w:sz="0" w:space="0" w:color="auto"/>
                        <w:right w:val="none" w:sz="0" w:space="0" w:color="auto"/>
                      </w:divBdr>
                    </w:div>
                  </w:divsChild>
                </w:div>
                <w:div w:id="195653920">
                  <w:marLeft w:val="0"/>
                  <w:marRight w:val="150"/>
                  <w:marTop w:val="0"/>
                  <w:marBottom w:val="0"/>
                  <w:divBdr>
                    <w:top w:val="none" w:sz="0" w:space="0" w:color="auto"/>
                    <w:left w:val="none" w:sz="0" w:space="0" w:color="auto"/>
                    <w:bottom w:val="none" w:sz="0" w:space="0" w:color="auto"/>
                    <w:right w:val="none" w:sz="0" w:space="0" w:color="auto"/>
                  </w:divBdr>
                  <w:divsChild>
                    <w:div w:id="427894757">
                      <w:marLeft w:val="0"/>
                      <w:marRight w:val="150"/>
                      <w:marTop w:val="0"/>
                      <w:marBottom w:val="0"/>
                      <w:divBdr>
                        <w:top w:val="none" w:sz="0" w:space="0" w:color="auto"/>
                        <w:left w:val="none" w:sz="0" w:space="0" w:color="auto"/>
                        <w:bottom w:val="none" w:sz="0" w:space="0" w:color="auto"/>
                        <w:right w:val="none" w:sz="0" w:space="0" w:color="auto"/>
                      </w:divBdr>
                    </w:div>
                  </w:divsChild>
                </w:div>
                <w:div w:id="1754930701">
                  <w:marLeft w:val="0"/>
                  <w:marRight w:val="150"/>
                  <w:marTop w:val="0"/>
                  <w:marBottom w:val="0"/>
                  <w:divBdr>
                    <w:top w:val="none" w:sz="0" w:space="0" w:color="auto"/>
                    <w:left w:val="none" w:sz="0" w:space="0" w:color="auto"/>
                    <w:bottom w:val="none" w:sz="0" w:space="0" w:color="auto"/>
                    <w:right w:val="none" w:sz="0" w:space="0" w:color="auto"/>
                  </w:divBdr>
                  <w:divsChild>
                    <w:div w:id="1875337956">
                      <w:marLeft w:val="0"/>
                      <w:marRight w:val="150"/>
                      <w:marTop w:val="0"/>
                      <w:marBottom w:val="0"/>
                      <w:divBdr>
                        <w:top w:val="none" w:sz="0" w:space="0" w:color="auto"/>
                        <w:left w:val="none" w:sz="0" w:space="0" w:color="auto"/>
                        <w:bottom w:val="none" w:sz="0" w:space="0" w:color="auto"/>
                        <w:right w:val="none" w:sz="0" w:space="0" w:color="auto"/>
                      </w:divBdr>
                    </w:div>
                  </w:divsChild>
                </w:div>
                <w:div w:id="2061203442">
                  <w:marLeft w:val="0"/>
                  <w:marRight w:val="150"/>
                  <w:marTop w:val="0"/>
                  <w:marBottom w:val="0"/>
                  <w:divBdr>
                    <w:top w:val="none" w:sz="0" w:space="0" w:color="auto"/>
                    <w:left w:val="none" w:sz="0" w:space="0" w:color="auto"/>
                    <w:bottom w:val="none" w:sz="0" w:space="0" w:color="auto"/>
                    <w:right w:val="none" w:sz="0" w:space="0" w:color="auto"/>
                  </w:divBdr>
                  <w:divsChild>
                    <w:div w:id="175454627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71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jorges/Data-Analysis-and-Power-Simulations-GLMM/blob/main/SimulateDataFunction.R" TargetMode="External"/><Relationship Id="rId18" Type="http://schemas.openxmlformats.org/officeDocument/2006/relationships/image" Target="media/image5.jpeg"/><Relationship Id="rId26" Type="http://schemas.openxmlformats.org/officeDocument/2006/relationships/hyperlink" Target="https://github.com/b-jorges/Data-Analysis-and-Power-Simulations-GLMM/blob/main/CompareCoefficientsGLMM_LMM_Plots.R" TargetMode="External"/><Relationship Id="rId39" Type="http://schemas.openxmlformats.org/officeDocument/2006/relationships/image" Target="media/image9.jpeg"/><Relationship Id="rId21" Type="http://schemas.openxmlformats.org/officeDocument/2006/relationships/hyperlink" Target="https://github.com/b-jorges/Data-Analysis-and-Power-Simulations-GLMM/blob/main/ComparisonResiduals.R" TargetMode="External"/><Relationship Id="rId34" Type="http://schemas.openxmlformats.org/officeDocument/2006/relationships/hyperlink" Target="https://github.com/b-jorges/Data-Analysis-and-Power-Simulations-GLMM/blob/main/OnePowerAnalysis.R" TargetMode="External"/><Relationship Id="rId42" Type="http://schemas.openxmlformats.org/officeDocument/2006/relationships/hyperlink" Target="https://github.com/b-jorges/Data-Analysis-and-Power-Simulations-GLMM/blob/main/Simulations.R" TargetMode="External"/><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github.com/b-jorges/Data-Analysis-and-Power-Simulations-GLMM/blob/main/ComparisonTwoLevel_Simulations.R" TargetMode="External"/><Relationship Id="rId11" Type="http://schemas.openxmlformats.org/officeDocument/2006/relationships/hyperlink" Target="https://github.com/b-jorges/Data-Analysis-and-Power-Simulations-GLMM/tree/main/Get%20parameters%20from%20existing%20data" TargetMode="External"/><Relationship Id="rId24" Type="http://schemas.openxmlformats.org/officeDocument/2006/relationships/hyperlink" Target="https://osf.io/usjhx/" TargetMode="External"/><Relationship Id="rId32" Type="http://schemas.openxmlformats.org/officeDocument/2006/relationships/hyperlink" Target="(https:/paul-buerkner.github.io/brms/articles/brms_distreg.html)" TargetMode="External"/><Relationship Id="rId37" Type="http://schemas.openxmlformats.org/officeDocument/2006/relationships/hyperlink" Target="https://github.com/b-jorges/Data-Analysis-and-Power-Simulations-GLMM/blob/main/Optimizers%20and%20Approaches.ipynb" TargetMode="External"/><Relationship Id="rId40" Type="http://schemas.openxmlformats.org/officeDocument/2006/relationships/image" Target="media/image10.jpeg"/><Relationship Id="rId45" Type="http://schemas.openxmlformats.org/officeDocument/2006/relationships/hyperlink" Target="https://github.com/b-jorges/Data-Analysis-and-Power-Simulations-GLMM/blob/main/Comparisons%20Optimizers%20and%20Analyses_with_Julia_Plots.R" TargetMode="External"/><Relationship Id="rId53" Type="http://schemas.openxmlformats.org/officeDocument/2006/relationships/image" Target="media/image19.jpe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github.com/b-jorges/Data-Analysis-and-Power-Simulations-GLMM/blob/main/DataAnalysis.R" TargetMode="External"/><Relationship Id="rId4" Type="http://schemas.openxmlformats.org/officeDocument/2006/relationships/settings" Target="settings.xml"/><Relationship Id="rId9" Type="http://schemas.openxmlformats.org/officeDocument/2006/relationships/hyperlink" Target="https://github.com/b-jorges/Data-Analysis-and-Power-Simulations-GLMM/tree/main/Get%20parameters%20from%20existing%20data" TargetMode="External"/><Relationship Id="rId14" Type="http://schemas.openxmlformats.org/officeDocument/2006/relationships/image" Target="media/image3.jpeg"/><Relationship Id="rId22" Type="http://schemas.openxmlformats.org/officeDocument/2006/relationships/hyperlink" Target="https://github.com/b-jorges/Data-Analysis-and-Power-Simulations-GLMM/blob/main/CompareCoefficientsToActualData25Models_Simulations.R" TargetMode="External"/><Relationship Id="rId27" Type="http://schemas.openxmlformats.org/officeDocument/2006/relationships/hyperlink" Target="https://osf.io/y2p8t/" TargetMode="External"/><Relationship Id="rId30" Type="http://schemas.openxmlformats.org/officeDocument/2006/relationships/hyperlink" Target="https://github.com/b-jorges/Data-Analysis-and-Power-Simulations-GLMM/blob/main/ComparisonTwolevel_Plots.R" TargetMode="External"/><Relationship Id="rId35" Type="http://schemas.openxmlformats.org/officeDocument/2006/relationships/image" Target="media/image8.jpeg"/><Relationship Id="rId43" Type="http://schemas.openxmlformats.org/officeDocument/2006/relationships/hyperlink" Target="https://github.com/b-jorges/Data-Analysis-and-Power-Simulations-GLMM/blob/main/OnePowerAnalysis.R" TargetMode="External"/><Relationship Id="rId48" Type="http://schemas.openxmlformats.org/officeDocument/2006/relationships/image" Target="media/image14.jpeg"/><Relationship Id="rId56" Type="http://schemas.openxmlformats.org/officeDocument/2006/relationships/image" Target="media/image22.jpeg"/><Relationship Id="rId8" Type="http://schemas.openxmlformats.org/officeDocument/2006/relationships/image" Target="media/image1.jpeg"/><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hyperlink" Target="https://github.com/b-jorges/Data-Analysis-and-Power-Simulations-GLMM/tree/main/Get%20parameters%20from%20existing%20data" TargetMode="External"/><Relationship Id="rId17" Type="http://schemas.openxmlformats.org/officeDocument/2006/relationships/hyperlink" Target="https://github.com/b-jorges/Data-Analysis-and-Power-Simulations-GLMM/blob/main/DataAnalysis.R" TargetMode="External"/><Relationship Id="rId25" Type="http://schemas.openxmlformats.org/officeDocument/2006/relationships/hyperlink" Target="https://github.com/b-jorges/Data-Analysis-and-Power-Simulations-GLMM/blob/main/CompareCoefficientsGLMM_LMM_Simulations.R" TargetMode="External"/><Relationship Id="rId33" Type="http://schemas.openxmlformats.org/officeDocument/2006/relationships/hyperlink" Target="https://github.com/b-jorges/Data-Analysis-and-Power-Simulations-GLMM/blob/main/SimulateDataFunction.R" TargetMode="External"/><Relationship Id="rId38" Type="http://schemas.openxmlformats.org/officeDocument/2006/relationships/hyperlink" Target="https://github.com/b-jorges/Data-Analysis-and-Power-Simulations-GLMM/blob/main/Optimizers%20and%20Approaches.ipynb" TargetMode="External"/><Relationship Id="rId46" Type="http://schemas.openxmlformats.org/officeDocument/2006/relationships/image" Target="media/image12.jpeg"/><Relationship Id="rId59"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11.jpeg"/><Relationship Id="rId54"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b-jorges/Data-Analysis-and-Power-Simulations-GLMM/blob/main/DataAnalysis.R" TargetMode="External"/><Relationship Id="rId23" Type="http://schemas.openxmlformats.org/officeDocument/2006/relationships/hyperlink" Target="https://github.com/b-jorges/Data-Analysis-and-Power-Simulations-GLMM/blob/main/CompareCoefficientsToActualData25Models_Plots.R" TargetMode="External"/><Relationship Id="rId28" Type="http://schemas.openxmlformats.org/officeDocument/2006/relationships/image" Target="media/image7.jpeg"/><Relationship Id="rId36" Type="http://schemas.openxmlformats.org/officeDocument/2006/relationships/hyperlink" Target="https://nextjournal.com/dmbates/complexity-in-fitting-linear-mixed-models?change-id=CY4ZBqdgXtheMPSXQKuFv8" TargetMode="External"/><Relationship Id="rId49" Type="http://schemas.openxmlformats.org/officeDocument/2006/relationships/image" Target="media/image15.jpeg"/><Relationship Id="rId57" Type="http://schemas.openxmlformats.org/officeDocument/2006/relationships/image" Target="media/image23.jpeg"/><Relationship Id="rId10" Type="http://schemas.openxmlformats.org/officeDocument/2006/relationships/image" Target="media/image2.jpeg"/><Relationship Id="rId31" Type="http://schemas.openxmlformats.org/officeDocument/2006/relationships/hyperlink" Target="https://github.com/b-jorges/Data-Analysis-and-Power-Simulations-GLMM/blob/main/Data/PowerTwoLevelComparison.csv" TargetMode="External"/><Relationship Id="rId44" Type="http://schemas.openxmlformats.org/officeDocument/2006/relationships/hyperlink" Target="https://github.com/b-jorges/Data-Analysis-and-Power-Simulations-GLMM/blob/main/Optimizers%20and%20Approaches.ipynb" TargetMode="External"/><Relationship Id="rId52" Type="http://schemas.openxmlformats.org/officeDocument/2006/relationships/image" Target="media/image18.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48</TotalTime>
  <Pages>1</Pages>
  <Words>30031</Words>
  <Characters>171181</Characters>
  <Application>Microsoft Office Word</Application>
  <DocSecurity>0</DocSecurity>
  <Lines>1426</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14</cp:revision>
  <cp:lastPrinted>2020-11-28T16:08:00Z</cp:lastPrinted>
  <dcterms:created xsi:type="dcterms:W3CDTF">2020-07-13T06:39:00Z</dcterms:created>
  <dcterms:modified xsi:type="dcterms:W3CDTF">2020-11-2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